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2"/>
        <w:gridCol w:w="7835"/>
      </w:tblGrid>
      <w:tr w:rsidR="002A1ADE" w14:paraId="1FA3F6ED" w14:textId="77777777" w:rsidTr="00E808AC">
        <w:trPr>
          <w:trHeight w:val="1121"/>
        </w:trPr>
        <w:tc>
          <w:tcPr>
            <w:tcW w:w="1912" w:type="dxa"/>
          </w:tcPr>
          <w:p w14:paraId="74E805C6" w14:textId="29F8B99F" w:rsidR="002A1ADE" w:rsidRDefault="002A1ADE" w:rsidP="00D603C5">
            <w:pPr>
              <w:jc w:val="center"/>
              <w:rPr>
                <w:rFonts w:cs="Times New Roman"/>
                <w:sz w:val="36"/>
                <w:szCs w:val="36"/>
              </w:rPr>
            </w:pPr>
          </w:p>
        </w:tc>
        <w:tc>
          <w:tcPr>
            <w:tcW w:w="7835" w:type="dxa"/>
          </w:tcPr>
          <w:p w14:paraId="0EF923A7" w14:textId="77777777" w:rsidR="001E3C83" w:rsidRPr="001E3C83" w:rsidRDefault="001E3C83" w:rsidP="001E3C83">
            <w:pPr>
              <w:pStyle w:val="JudulArtikel"/>
              <w:framePr w:hSpace="0" w:wrap="auto" w:vAnchor="margin" w:hAnchor="text" w:xAlign="left" w:yAlign="inline"/>
              <w:rPr>
                <w:color w:val="000000"/>
              </w:rPr>
            </w:pPr>
            <w:commentRangeStart w:id="0"/>
            <w:r w:rsidRPr="001E3C83">
              <w:rPr>
                <w:color w:val="000000"/>
                <w:lang w:val="en-GB"/>
              </w:rPr>
              <w:t>[Judul Artikel: Laporan Kasus]</w:t>
            </w:r>
            <w:commentRangeEnd w:id="0"/>
            <w:r w:rsidRPr="001E3C83">
              <w:rPr>
                <w:rStyle w:val="CommentReference"/>
                <w:color w:val="000000"/>
                <w:sz w:val="28"/>
                <w:szCs w:val="28"/>
              </w:rPr>
              <w:commentReference w:id="0"/>
            </w:r>
            <w:r w:rsidRPr="001E3C83">
              <w:rPr>
                <w:color w:val="000000"/>
              </w:rPr>
              <w:t xml:space="preserve"> </w:t>
            </w:r>
          </w:p>
          <w:p w14:paraId="06D968D5" w14:textId="77777777" w:rsidR="001E3C83" w:rsidRPr="001E3C83" w:rsidRDefault="001E3C83" w:rsidP="001E3C83">
            <w:pPr>
              <w:pStyle w:val="JudulArtikel"/>
              <w:framePr w:hSpace="0" w:wrap="auto" w:vAnchor="margin" w:hAnchor="text" w:xAlign="left" w:yAlign="inline"/>
              <w:rPr>
                <w:color w:val="000000"/>
                <w:lang w:val="en-GB"/>
              </w:rPr>
            </w:pPr>
          </w:p>
          <w:p w14:paraId="04327AF7" w14:textId="2275743E" w:rsidR="00BB1C6F" w:rsidRPr="00BB1C6F" w:rsidRDefault="00BB1C6F" w:rsidP="00BB1C6F">
            <w:pPr>
              <w:pStyle w:val="JudulArtikel"/>
              <w:framePr w:hSpace="0" w:wrap="auto" w:vAnchor="margin" w:hAnchor="text" w:xAlign="left" w:yAlign="inline"/>
            </w:pP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7380"/>
      </w:tblGrid>
      <w:tr w:rsidR="002A1ADE" w14:paraId="26C26CA0" w14:textId="77777777" w:rsidTr="00E808AC">
        <w:tc>
          <w:tcPr>
            <w:tcW w:w="9720" w:type="dxa"/>
            <w:gridSpan w:val="2"/>
            <w:shd w:val="clear" w:color="auto" w:fill="144728"/>
          </w:tcPr>
          <w:p w14:paraId="03531E6A" w14:textId="432D0756" w:rsidR="002A1ADE" w:rsidRPr="00D603C5" w:rsidRDefault="00B26C9B" w:rsidP="00FC44D9">
            <w:pPr>
              <w:pStyle w:val="JenisArtikel"/>
            </w:pPr>
            <w:commentRangeStart w:id="1"/>
            <w:r>
              <w:t>LAPORAN KASUS</w:t>
            </w:r>
            <w:commentRangeEnd w:id="1"/>
            <w:r w:rsidR="00E551C6" w:rsidRPr="00D603C5">
              <w:rPr>
                <w:rStyle w:val="CommentReference"/>
                <w:sz w:val="24"/>
                <w:szCs w:val="24"/>
              </w:rPr>
              <w:commentReference w:id="1"/>
            </w:r>
          </w:p>
        </w:tc>
      </w:tr>
      <w:tr w:rsidR="002A1ADE" w14:paraId="78B23D26" w14:textId="77777777" w:rsidTr="00AE40AC">
        <w:tc>
          <w:tcPr>
            <w:tcW w:w="9720" w:type="dxa"/>
            <w:gridSpan w:val="2"/>
            <w:shd w:val="clear" w:color="auto" w:fill="DFE0E1"/>
          </w:tcPr>
          <w:p w14:paraId="0BCDFEBD" w14:textId="77777777" w:rsidR="002A1ADE" w:rsidRDefault="002A1ADE" w:rsidP="00D603C5">
            <w:pPr>
              <w:ind w:right="-105"/>
              <w:rPr>
                <w:rFonts w:cs="Times New Roman"/>
              </w:rPr>
            </w:pPr>
          </w:p>
        </w:tc>
      </w:tr>
      <w:tr w:rsidR="00D603C5" w14:paraId="0B0443DF" w14:textId="77777777" w:rsidTr="00225CB2">
        <w:trPr>
          <w:gridBefore w:val="1"/>
          <w:wBefore w:w="2340" w:type="dxa"/>
          <w:trHeight w:val="557"/>
        </w:trPr>
        <w:tc>
          <w:tcPr>
            <w:tcW w:w="7377" w:type="dxa"/>
          </w:tcPr>
          <w:p w14:paraId="062D1827" w14:textId="2A97AAD0" w:rsidR="00D603C5" w:rsidRPr="005B5CD8" w:rsidRDefault="00D603C5" w:rsidP="00FC44D9">
            <w:pPr>
              <w:pStyle w:val="NamaPenulis"/>
            </w:pPr>
          </w:p>
        </w:tc>
      </w:tr>
      <w:tr w:rsidR="00D603C5" w14:paraId="1E0CB819" w14:textId="77777777" w:rsidTr="00225CB2">
        <w:trPr>
          <w:gridBefore w:val="1"/>
          <w:wBefore w:w="2340" w:type="dxa"/>
        </w:trPr>
        <w:tc>
          <w:tcPr>
            <w:tcW w:w="7377" w:type="dxa"/>
          </w:tcPr>
          <w:p w14:paraId="3DAC823A" w14:textId="0DF65A57" w:rsidR="009D1E03" w:rsidRPr="005B5CD8" w:rsidRDefault="009D1E03" w:rsidP="00EC6C2F">
            <w:pPr>
              <w:pStyle w:val="AfiliasiPenulis"/>
              <w:numPr>
                <w:ilvl w:val="0"/>
                <w:numId w:val="0"/>
              </w:numPr>
              <w:ind w:left="248"/>
            </w:pPr>
          </w:p>
        </w:tc>
      </w:tr>
    </w:tbl>
    <w:p w14:paraId="76902940" w14:textId="5228E53B" w:rsidR="002050BB" w:rsidRDefault="002050BB" w:rsidP="002A1ADE">
      <w:pPr>
        <w:ind w:right="-54"/>
        <w:rPr>
          <w:rFonts w:cs="Times New Roman"/>
        </w:rPr>
      </w:pPr>
      <w:r w:rsidRPr="002A1ADE">
        <w:rPr>
          <w:rFonts w:cs="Times New Roman"/>
          <w:noProof/>
          <w:sz w:val="36"/>
          <w:szCs w:val="36"/>
        </w:rPr>
        <w:drawing>
          <wp:anchor distT="0" distB="0" distL="114300" distR="114300" simplePos="0" relativeHeight="251656192" behindDoc="0" locked="0" layoutInCell="1" allowOverlap="1" wp14:anchorId="54057B95" wp14:editId="2C97EC77">
            <wp:simplePos x="0" y="0"/>
            <wp:positionH relativeFrom="column">
              <wp:posOffset>-34290</wp:posOffset>
            </wp:positionH>
            <wp:positionV relativeFrom="paragraph">
              <wp:posOffset>-1252855</wp:posOffset>
            </wp:positionV>
            <wp:extent cx="1351280" cy="1351280"/>
            <wp:effectExtent l="0" t="0" r="0" b="0"/>
            <wp:wrapNone/>
            <wp:docPr id="1970291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AE2858" w14:textId="71C6A4C0" w:rsidR="00681076" w:rsidRPr="002050BB" w:rsidRDefault="002050BB" w:rsidP="002A1ADE">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9D1E03" w14:paraId="2E3CA276" w14:textId="518AC6C2" w:rsidTr="00F5267A">
        <w:tc>
          <w:tcPr>
            <w:tcW w:w="2520" w:type="dxa"/>
            <w:shd w:val="clear" w:color="auto" w:fill="144728"/>
          </w:tcPr>
          <w:p w14:paraId="5C39BE0B" w14:textId="0B6D7298" w:rsidR="009D1E03" w:rsidRPr="00AF06BF" w:rsidRDefault="00AF06BF" w:rsidP="00F5267A">
            <w:pPr>
              <w:rPr>
                <w:b/>
                <w:bCs/>
                <w:color w:val="FFFFFF" w:themeColor="background1"/>
              </w:rPr>
            </w:pPr>
            <w:commentRangeStart w:id="2"/>
            <w:r w:rsidRPr="00AF06BF">
              <w:rPr>
                <w:b/>
                <w:bCs/>
                <w:color w:val="FFFFFF" w:themeColor="background1"/>
                <w:lang w:val="en-US"/>
              </w:rPr>
              <w:t>Abstrak</w:t>
            </w:r>
            <w:commentRangeEnd w:id="2"/>
            <w:r w:rsidRPr="00AF06BF">
              <w:rPr>
                <w:rStyle w:val="CommentReference"/>
                <w:b/>
                <w:bCs/>
                <w:color w:val="FFFFFF" w:themeColor="background1"/>
                <w:sz w:val="22"/>
                <w:szCs w:val="22"/>
              </w:rPr>
              <w:commentReference w:id="2"/>
            </w:r>
            <w:r w:rsidRPr="00AF06BF">
              <w:rPr>
                <w:b/>
                <w:bCs/>
                <w:color w:val="FFFFFF" w:themeColor="background1"/>
              </w:rPr>
              <w:t xml:space="preserve"> </w:t>
            </w:r>
          </w:p>
        </w:tc>
        <w:tc>
          <w:tcPr>
            <w:tcW w:w="7144" w:type="dxa"/>
            <w:shd w:val="clear" w:color="auto" w:fill="DFE0E1"/>
          </w:tcPr>
          <w:p w14:paraId="53F7F1D8" w14:textId="77777777" w:rsidR="009D1E03" w:rsidRPr="00D603C5" w:rsidRDefault="009D1E03" w:rsidP="00DD6518">
            <w:pPr>
              <w:jc w:val="center"/>
              <w:rPr>
                <w:rFonts w:cs="Times New Roman"/>
                <w:b/>
                <w:bCs/>
                <w:sz w:val="24"/>
                <w:szCs w:val="24"/>
              </w:rPr>
            </w:pPr>
          </w:p>
        </w:tc>
      </w:tr>
    </w:tbl>
    <w:p w14:paraId="561556E0" w14:textId="6E29FA69" w:rsidR="006D0D2C" w:rsidRPr="00DD3B5E" w:rsidRDefault="006D0D2C" w:rsidP="00DD3B5E">
      <w:pPr>
        <w:spacing w:after="0" w:line="240" w:lineRule="auto"/>
        <w:jc w:val="both"/>
        <w:rPr>
          <w:color w:val="000000"/>
          <w:sz w:val="20"/>
          <w:szCs w:val="20"/>
        </w:rPr>
      </w:pPr>
      <w:r w:rsidRPr="00DD3B5E">
        <w:rPr>
          <w:color w:val="000000"/>
          <w:sz w:val="20"/>
          <w:szCs w:val="20"/>
        </w:rPr>
        <w:t>[Mulailah dengan menyoroti keunikan kasus ini serta kontribusinya terhadap literatur ilmiah yang ada. Uraikan keluhan utama pasien, diikuti dengan temuan klinis yang signifikan, diagnosis utama, intervensi yang diberikan, serta hasil klinisnya. Akhiri dengan pelajaran penting atau “implikasi klinis” yang dapat diambil dari laporan kasus ini]</w:t>
      </w:r>
    </w:p>
    <w:p w14:paraId="39D78593" w14:textId="77777777" w:rsidR="00DD3B5E" w:rsidRPr="00DD3B5E" w:rsidRDefault="00DD3B5E" w:rsidP="00DD3B5E">
      <w:pPr>
        <w:spacing w:after="0" w:line="240" w:lineRule="auto"/>
        <w:jc w:val="both"/>
        <w:rPr>
          <w:color w:val="000000"/>
          <w:sz w:val="20"/>
          <w:szCs w:val="20"/>
        </w:rPr>
      </w:pPr>
    </w:p>
    <w:p w14:paraId="4AA4E9B1" w14:textId="0BB2BF52" w:rsidR="009D1E03" w:rsidRPr="00DD3B5E" w:rsidRDefault="006D0D2C" w:rsidP="00DD3B5E">
      <w:pPr>
        <w:pStyle w:val="Abstrakind"/>
        <w:spacing w:line="240" w:lineRule="auto"/>
      </w:pPr>
      <w:commentRangeStart w:id="3"/>
      <w:r w:rsidRPr="00DD3B5E">
        <w:rPr>
          <w:color w:val="000000"/>
        </w:rPr>
        <w:t>Kata kunci</w:t>
      </w:r>
      <w:commentRangeEnd w:id="3"/>
      <w:r w:rsidRPr="00DD3B5E">
        <w:rPr>
          <w:rStyle w:val="CommentReference"/>
          <w:color w:val="000000"/>
          <w:sz w:val="20"/>
          <w:szCs w:val="20"/>
        </w:rPr>
        <w:commentReference w:id="3"/>
      </w:r>
      <w:r w:rsidRPr="00DD3B5E">
        <w:rPr>
          <w:color w:val="000000"/>
        </w:rPr>
        <w:t>: [kata kunci1, kata kunci2, kata kunci3, kata kunci4, …]</w:t>
      </w:r>
    </w:p>
    <w:p w14:paraId="29E08D3C" w14:textId="1B9C3D3E" w:rsidR="00C45174" w:rsidRPr="003E69FE" w:rsidRDefault="00204D6F" w:rsidP="00C45174">
      <w:pPr>
        <w:pStyle w:val="Abstrakind"/>
        <w:spacing w:line="240" w:lineRule="auto"/>
      </w:pPr>
      <w:r>
        <w:rPr>
          <w:noProof/>
        </w:rPr>
        <w:pict w14:anchorId="1428EBE5">
          <v:shapetype id="_x0000_t32" coordsize="21600,21600" o:spt="32" o:oned="t" path="m,l21600,21600e" filled="f">
            <v:path arrowok="t" fillok="f" o:connecttype="none"/>
            <o:lock v:ext="edit" shapetype="t"/>
          </v:shapetype>
          <v:shape id="_x0000_s2051" type="#_x0000_t32" style="position:absolute;left:0;text-align:left;margin-left:0;margin-top:10.85pt;width:483.15pt;height:0;z-index:251657216;mso-position-horizontal-relative:text;mso-position-vertical-relative:text" o:connectortype="straight" strokecolor="#144728" strokeweight="1.5pt"/>
        </w:pict>
      </w:r>
    </w:p>
    <w:p w14:paraId="4D16EB3D" w14:textId="5702A5B7" w:rsidR="009D1E03" w:rsidRDefault="009D1E03" w:rsidP="00C45174">
      <w:pPr>
        <w:spacing w:after="0" w:line="240" w:lineRule="auto"/>
        <w:rPr>
          <w:rFonts w:cs="Times New Roman"/>
          <w:sz w:val="20"/>
          <w:szCs w:val="20"/>
        </w:rPr>
      </w:pPr>
    </w:p>
    <w:p w14:paraId="4FE66EF0" w14:textId="59E9A85B" w:rsidR="00DA58EB" w:rsidRDefault="001D30BE" w:rsidP="0076503E">
      <w:pPr>
        <w:spacing w:after="0" w:line="240" w:lineRule="auto"/>
        <w:jc w:val="center"/>
        <w:rPr>
          <w:b/>
          <w:bCs/>
          <w:color w:val="000000"/>
          <w:sz w:val="28"/>
          <w:szCs w:val="28"/>
        </w:rPr>
      </w:pPr>
      <w:r w:rsidRPr="00AD18CB">
        <w:rPr>
          <w:b/>
          <w:bCs/>
          <w:color w:val="000000"/>
          <w:sz w:val="28"/>
          <w:szCs w:val="28"/>
        </w:rPr>
        <w:t xml:space="preserve">[Title of the article: </w:t>
      </w:r>
      <w:r>
        <w:rPr>
          <w:b/>
          <w:bCs/>
          <w:color w:val="000000"/>
          <w:sz w:val="28"/>
          <w:szCs w:val="28"/>
        </w:rPr>
        <w:t>a Case Report</w:t>
      </w:r>
      <w:r w:rsidRPr="00AD18CB">
        <w:rPr>
          <w:b/>
          <w:bCs/>
          <w:color w:val="000000"/>
          <w:sz w:val="28"/>
          <w:szCs w:val="28"/>
        </w:rPr>
        <w:t>]</w:t>
      </w:r>
    </w:p>
    <w:p w14:paraId="07FBEA0D" w14:textId="00D71712" w:rsidR="0076503E" w:rsidRPr="003E69FE" w:rsidRDefault="0076503E" w:rsidP="0076503E">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CD460F" w:rsidRPr="003E69FE" w14:paraId="07DE0D70" w14:textId="77777777" w:rsidTr="00DD6518">
        <w:tc>
          <w:tcPr>
            <w:tcW w:w="2520" w:type="dxa"/>
            <w:shd w:val="clear" w:color="auto" w:fill="144728"/>
          </w:tcPr>
          <w:p w14:paraId="58B1C4CB" w14:textId="7C26A4DB" w:rsidR="00CD460F" w:rsidRPr="00892A6C" w:rsidRDefault="00892A6C" w:rsidP="00C45174">
            <w:pPr>
              <w:rPr>
                <w:rFonts w:cs="Times New Roman"/>
                <w:b/>
                <w:bCs/>
                <w:color w:val="FFFFFF" w:themeColor="background1"/>
                <w:sz w:val="24"/>
                <w:szCs w:val="24"/>
              </w:rPr>
            </w:pPr>
            <w:r w:rsidRPr="00892A6C">
              <w:rPr>
                <w:b/>
                <w:bCs/>
                <w:color w:val="FFFFFF" w:themeColor="background1"/>
                <w:lang w:val="en-US"/>
              </w:rPr>
              <w:t>Abstract</w:t>
            </w:r>
          </w:p>
        </w:tc>
        <w:tc>
          <w:tcPr>
            <w:tcW w:w="7144" w:type="dxa"/>
            <w:shd w:val="clear" w:color="auto" w:fill="DFE0E1"/>
          </w:tcPr>
          <w:p w14:paraId="36D7978F" w14:textId="77777777" w:rsidR="00CD460F" w:rsidRPr="003E69FE" w:rsidRDefault="00CD460F" w:rsidP="00C45174">
            <w:pPr>
              <w:jc w:val="center"/>
              <w:rPr>
                <w:rFonts w:cs="Times New Roman"/>
                <w:b/>
                <w:bCs/>
                <w:sz w:val="20"/>
                <w:szCs w:val="20"/>
              </w:rPr>
            </w:pPr>
          </w:p>
        </w:tc>
      </w:tr>
    </w:tbl>
    <w:p w14:paraId="6C5B12C9" w14:textId="58C1FE94" w:rsidR="00014CF6" w:rsidRPr="009D227A" w:rsidRDefault="00014CF6" w:rsidP="00014CF6">
      <w:pPr>
        <w:spacing w:after="0" w:line="240" w:lineRule="auto"/>
        <w:jc w:val="both"/>
        <w:rPr>
          <w:color w:val="000000"/>
          <w:sz w:val="20"/>
          <w:szCs w:val="20"/>
        </w:rPr>
      </w:pPr>
      <w:r w:rsidRPr="009D227A">
        <w:rPr>
          <w:color w:val="000000"/>
          <w:sz w:val="20"/>
          <w:szCs w:val="20"/>
        </w:rPr>
        <w:t>[Start with what is unique about this case and what does it add to the scientific literature. Report the patient’s main complaint, followed by the important clinical findings, primary diagnoses, interventions, and outcomes. End with what are the “take-away” lessons from this case report.]</w:t>
      </w:r>
    </w:p>
    <w:p w14:paraId="4D6C62EA" w14:textId="77777777" w:rsidR="00014CF6" w:rsidRPr="009D227A" w:rsidRDefault="00014CF6" w:rsidP="00014CF6">
      <w:pPr>
        <w:spacing w:after="0" w:line="240" w:lineRule="auto"/>
        <w:jc w:val="both"/>
        <w:rPr>
          <w:color w:val="000000"/>
          <w:sz w:val="20"/>
          <w:szCs w:val="20"/>
        </w:rPr>
      </w:pPr>
    </w:p>
    <w:p w14:paraId="09FC0AB2" w14:textId="6372FD4D" w:rsidR="00C45174" w:rsidRPr="00014CF6" w:rsidRDefault="00014CF6" w:rsidP="00014CF6">
      <w:pPr>
        <w:spacing w:after="0" w:line="240" w:lineRule="auto"/>
        <w:jc w:val="both"/>
        <w:rPr>
          <w:color w:val="000000"/>
          <w:sz w:val="20"/>
          <w:szCs w:val="20"/>
        </w:rPr>
      </w:pPr>
      <w:r w:rsidRPr="009D227A">
        <w:rPr>
          <w:color w:val="000000"/>
          <w:sz w:val="20"/>
          <w:szCs w:val="20"/>
        </w:rPr>
        <w:t>Keywords: [keyword1, keyword2, keyword3, keyword 4, …]</w:t>
      </w:r>
      <w:r w:rsidR="00204D6F">
        <w:rPr>
          <w:noProof/>
          <w:color w:val="000000"/>
          <w:sz w:val="20"/>
          <w:szCs w:val="20"/>
        </w:rPr>
        <w:pict w14:anchorId="1428EBE5">
          <v:shape id="_x0000_s2060" type="#_x0000_t32" style="position:absolute;left:0;text-align:left;margin-left:0;margin-top:23.25pt;width:483.15pt;height:0;z-index:251658240;mso-position-horizontal-relative:text;mso-position-vertical-relative:text" o:connectortype="straight" strokecolor="#144728" strokeweight="1.5pt"/>
        </w:pict>
      </w:r>
    </w:p>
    <w:p w14:paraId="231009CF" w14:textId="415081F6" w:rsidR="00CD460F" w:rsidRDefault="00CD460F" w:rsidP="00C45174">
      <w:pPr>
        <w:spacing w:after="0" w:line="240" w:lineRule="auto"/>
        <w:rPr>
          <w:rFonts w:cs="Times New Roman"/>
          <w:szCs w:val="24"/>
        </w:rPr>
        <w:sectPr w:rsidR="00CD460F" w:rsidSect="00154C6C">
          <w:headerReference w:type="even" r:id="rId13"/>
          <w:headerReference w:type="default" r:id="rId14"/>
          <w:footerReference w:type="even" r:id="rId15"/>
          <w:footerReference w:type="default" r:id="rId16"/>
          <w:headerReference w:type="first" r:id="rId17"/>
          <w:footerReference w:type="first" r:id="rId18"/>
          <w:pgSz w:w="11906" w:h="16838"/>
          <w:pgMar w:top="567" w:right="1106" w:bottom="1134" w:left="1134" w:header="709" w:footer="454" w:gutter="0"/>
          <w:pgNumType w:start="1"/>
          <w:cols w:space="708"/>
          <w:titlePg/>
          <w:docGrid w:linePitch="360"/>
        </w:sectPr>
      </w:pPr>
    </w:p>
    <w:p w14:paraId="01E13D6F" w14:textId="51CBC69C" w:rsidR="00921F88" w:rsidRDefault="00921F88">
      <w:pPr>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162D3D" w14:paraId="0CDDCBB8" w14:textId="77777777" w:rsidTr="005777D3">
        <w:tc>
          <w:tcPr>
            <w:tcW w:w="2432" w:type="dxa"/>
            <w:shd w:val="clear" w:color="auto" w:fill="DFE0E1"/>
          </w:tcPr>
          <w:p w14:paraId="00863E57" w14:textId="12769DB8" w:rsidR="00162D3D" w:rsidRPr="001766E7" w:rsidRDefault="00F55811" w:rsidP="009662D8">
            <w:pPr>
              <w:spacing w:line="276" w:lineRule="auto"/>
              <w:jc w:val="both"/>
              <w:rPr>
                <w:rFonts w:cs="Times New Roman"/>
                <w:b/>
                <w:bCs/>
                <w:color w:val="144728"/>
                <w:sz w:val="24"/>
                <w:szCs w:val="24"/>
              </w:rPr>
            </w:pPr>
            <w:commentRangeStart w:id="4"/>
            <w:r w:rsidRPr="001766E7">
              <w:rPr>
                <w:b/>
                <w:bCs/>
                <w:color w:val="144728"/>
                <w:sz w:val="24"/>
                <w:szCs w:val="24"/>
              </w:rPr>
              <w:t>Pendahuluan</w:t>
            </w:r>
            <w:commentRangeEnd w:id="4"/>
            <w:r w:rsidRPr="001766E7">
              <w:rPr>
                <w:rStyle w:val="CommentReference"/>
                <w:rFonts w:cs="Times New Roman"/>
                <w:b/>
                <w:bCs/>
                <w:color w:val="144728"/>
                <w:sz w:val="24"/>
                <w:szCs w:val="24"/>
              </w:rPr>
              <w:commentReference w:id="4"/>
            </w:r>
          </w:p>
        </w:tc>
        <w:tc>
          <w:tcPr>
            <w:tcW w:w="2432" w:type="dxa"/>
            <w:shd w:val="clear" w:color="auto" w:fill="144628"/>
          </w:tcPr>
          <w:p w14:paraId="39124495" w14:textId="77777777" w:rsidR="00162D3D" w:rsidRDefault="00162D3D" w:rsidP="009662D8">
            <w:pPr>
              <w:spacing w:line="276" w:lineRule="auto"/>
              <w:jc w:val="both"/>
              <w:rPr>
                <w:rFonts w:cs="Times New Roman"/>
                <w:b/>
                <w:bCs/>
                <w:color w:val="144728"/>
                <w:szCs w:val="24"/>
              </w:rPr>
            </w:pPr>
          </w:p>
        </w:tc>
      </w:tr>
    </w:tbl>
    <w:p w14:paraId="2F15DFB3" w14:textId="4157DD6E" w:rsidR="00131817" w:rsidRPr="00131817" w:rsidRDefault="00131817" w:rsidP="00131817">
      <w:pPr>
        <w:spacing w:line="276" w:lineRule="auto"/>
        <w:jc w:val="both"/>
        <w:rPr>
          <w:color w:val="000000"/>
          <w:highlight w:val="lightGray"/>
        </w:rPr>
      </w:pPr>
      <w:commentRangeStart w:id="5"/>
      <w:r w:rsidRPr="00131817">
        <w:rPr>
          <w:color w:val="000000"/>
          <w:highlight w:val="lightGray"/>
        </w:rPr>
        <w:t>[</w:t>
      </w:r>
      <w:r w:rsidRPr="003F202E">
        <w:rPr>
          <w:color w:val="000000"/>
        </w:rPr>
        <w:t>Bagian ini sebaiknya singkat. Selalu ditulis dalam bentuk naratif, bukan dalam bentuk poin atau penomoran</w:t>
      </w:r>
      <w:r w:rsidRPr="00131817">
        <w:rPr>
          <w:color w:val="000000"/>
          <w:highlight w:val="lightGray"/>
        </w:rPr>
        <w:t xml:space="preserve"> </w:t>
      </w:r>
      <w:commentRangeEnd w:id="5"/>
      <w:r w:rsidRPr="00131817">
        <w:rPr>
          <w:rStyle w:val="CommentReference"/>
          <w:color w:val="000000"/>
          <w:sz w:val="24"/>
          <w:szCs w:val="22"/>
          <w:highlight w:val="lightGray"/>
        </w:rPr>
        <w:commentReference w:id="5"/>
      </w:r>
    </w:p>
    <w:p w14:paraId="2D196FDE" w14:textId="0B96482A" w:rsidR="00DB3EBD" w:rsidRDefault="005D1033" w:rsidP="00617344">
      <w:pPr>
        <w:spacing w:line="276" w:lineRule="auto"/>
        <w:jc w:val="both"/>
        <w:rPr>
          <w:rFonts w:cs="Times New Roman"/>
          <w:b/>
          <w:bCs/>
          <w:color w:val="144728"/>
          <w:szCs w:val="24"/>
        </w:rPr>
      </w:pPr>
      <w:r w:rsidRPr="005D1033">
        <w:rPr>
          <w:color w:val="000000"/>
        </w:rPr>
        <w:t>[Mulailah dengan ringkasan singkat mengenai alasan mengapa kasus ini dianggap unik. Bagian ini dapat mencantumkan beberapa referensi dari literatur medis, namun jumlahnya sebaiknya tidak terlalu bany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E3002B" w14:paraId="3BE7E78C" w14:textId="77777777" w:rsidTr="004D5FD1">
        <w:trPr>
          <w:trHeight w:val="86"/>
        </w:trPr>
        <w:tc>
          <w:tcPr>
            <w:tcW w:w="2432" w:type="dxa"/>
            <w:shd w:val="clear" w:color="auto" w:fill="DFE0E1"/>
          </w:tcPr>
          <w:p w14:paraId="4E6DB02D" w14:textId="55E4F0D1" w:rsidR="00E3002B" w:rsidRDefault="00072DED" w:rsidP="006B17C5">
            <w:pPr>
              <w:spacing w:line="276" w:lineRule="auto"/>
              <w:jc w:val="both"/>
              <w:rPr>
                <w:rFonts w:cs="Times New Roman"/>
                <w:b/>
                <w:bCs/>
                <w:color w:val="144728"/>
                <w:szCs w:val="24"/>
              </w:rPr>
            </w:pPr>
            <w:r>
              <w:rPr>
                <w:rFonts w:cs="Times New Roman"/>
                <w:b/>
                <w:bCs/>
                <w:color w:val="144728"/>
                <w:sz w:val="24"/>
                <w:szCs w:val="28"/>
              </w:rPr>
              <w:t>Laporan Kasus</w:t>
            </w:r>
          </w:p>
        </w:tc>
        <w:tc>
          <w:tcPr>
            <w:tcW w:w="2432" w:type="dxa"/>
            <w:shd w:val="clear" w:color="auto" w:fill="144628"/>
          </w:tcPr>
          <w:p w14:paraId="610C9CCA" w14:textId="77777777" w:rsidR="00E3002B" w:rsidRDefault="00E3002B" w:rsidP="006B17C5">
            <w:pPr>
              <w:spacing w:line="276" w:lineRule="auto"/>
              <w:jc w:val="both"/>
              <w:rPr>
                <w:rFonts w:cs="Times New Roman"/>
                <w:b/>
                <w:bCs/>
                <w:color w:val="144728"/>
                <w:szCs w:val="24"/>
              </w:rPr>
            </w:pPr>
          </w:p>
        </w:tc>
      </w:tr>
    </w:tbl>
    <w:p w14:paraId="218FDF46" w14:textId="77777777" w:rsidR="009767D5" w:rsidRPr="009767D5" w:rsidRDefault="009767D5" w:rsidP="009767D5">
      <w:pPr>
        <w:pStyle w:val="isi"/>
        <w:spacing w:line="276" w:lineRule="auto"/>
        <w:rPr>
          <w:rFonts w:cstheme="minorBidi"/>
          <w:color w:val="000000"/>
          <w:szCs w:val="22"/>
        </w:rPr>
      </w:pPr>
      <w:r w:rsidRPr="009767D5">
        <w:rPr>
          <w:rFonts w:cstheme="minorBidi"/>
          <w:color w:val="000000"/>
          <w:szCs w:val="22"/>
        </w:rPr>
        <w:t xml:space="preserve">[Bagian ini harus ditulis sejelas dan sedetail mungkin. Mulailah dengan informasi pasien yang telah dianonimkan (misalnya: usia, jenis kelamin, indeks massa tubuh [IMT], dan diagnosis). </w:t>
      </w:r>
    </w:p>
    <w:p w14:paraId="2775406C" w14:textId="26D9A37D" w:rsidR="009767D5" w:rsidRPr="009767D5" w:rsidRDefault="009767D5" w:rsidP="009767D5">
      <w:pPr>
        <w:pStyle w:val="isi"/>
        <w:spacing w:line="276" w:lineRule="auto"/>
        <w:rPr>
          <w:rFonts w:cstheme="minorBidi"/>
          <w:color w:val="000000"/>
          <w:szCs w:val="22"/>
        </w:rPr>
      </w:pPr>
      <w:r w:rsidRPr="009767D5">
        <w:rPr>
          <w:rFonts w:cstheme="minorBidi"/>
          <w:color w:val="000000"/>
          <w:szCs w:val="22"/>
        </w:rPr>
        <w:t xml:space="preserve">Selanjutnya, uraikan keluhan utama pasien serta gejala-gejala penyerta yang dialami. Riwayat intervensi medis yang relevan beserta hasilnya, riwayat medis dan keluarga, serta informasi genetik yang berkaitan juga harus disertakan. </w:t>
      </w:r>
    </w:p>
    <w:p w14:paraId="5835275B" w14:textId="77777777" w:rsidR="009767D5" w:rsidRPr="009767D5" w:rsidRDefault="009767D5" w:rsidP="009767D5">
      <w:pPr>
        <w:pStyle w:val="isi"/>
        <w:spacing w:line="276" w:lineRule="auto"/>
        <w:rPr>
          <w:rFonts w:cstheme="minorBidi"/>
          <w:color w:val="000000"/>
          <w:szCs w:val="22"/>
        </w:rPr>
      </w:pPr>
      <w:r w:rsidRPr="009767D5">
        <w:rPr>
          <w:rFonts w:cstheme="minorBidi"/>
          <w:color w:val="000000"/>
          <w:szCs w:val="22"/>
        </w:rPr>
        <w:t>Lanjutkan dengan temuan klinis (seperti pemeriksaan fisik, hasil laboratorium, dan temuan radiologis). Jika diperlukan, seluruh hasil laboratorium dapat diringkas dalam bentuk tabel. Temuan radiologi dapat disajikan dalam bentuk gambar (figure) selama identitas pasien telah dihapus atau diburamkan, termasuk nama, usia, nama rumah sakit, dan nomor rekam medis.</w:t>
      </w:r>
    </w:p>
    <w:p w14:paraId="0A33A9C6" w14:textId="77777777" w:rsidR="009767D5" w:rsidRPr="009767D5" w:rsidRDefault="009767D5" w:rsidP="009767D5">
      <w:pPr>
        <w:pStyle w:val="isi"/>
        <w:spacing w:line="276" w:lineRule="auto"/>
        <w:rPr>
          <w:rFonts w:cstheme="minorBidi"/>
          <w:color w:val="000000"/>
          <w:szCs w:val="22"/>
        </w:rPr>
      </w:pPr>
      <w:r w:rsidRPr="009767D5">
        <w:rPr>
          <w:rFonts w:cstheme="minorBidi"/>
          <w:color w:val="000000"/>
          <w:szCs w:val="22"/>
        </w:rPr>
        <w:t>Selanjutnya, jelaskan intervensi secara rinci, dengan menekankan semua pengamatan penting yang relevan dengan topik laporan kasus. Terakhir, uraikan tindak lanjut dan hasil akhir dari pasien. Setiap kejadian yang merugikan (adverse events) maupun kejadian tak terduga harus selalu dilaporkan. Kami sangat menyarankan pembuatan gambar visualisasi yang merangkum timeline perjalanan klinis pasien. Lihat Gambar 1 pada publikasi berikut sebagai contoh:</w:t>
      </w:r>
    </w:p>
    <w:p w14:paraId="7CC1D880" w14:textId="1F6A4650" w:rsidR="00591018" w:rsidRDefault="00286537" w:rsidP="009767D5">
      <w:pPr>
        <w:pStyle w:val="isi"/>
        <w:spacing w:line="276" w:lineRule="auto"/>
        <w:rPr>
          <w:rFonts w:cstheme="minorBidi"/>
          <w:color w:val="000000"/>
          <w:szCs w:val="22"/>
        </w:rPr>
      </w:pPr>
      <w:hyperlink r:id="rId19" w:history="1">
        <w:r w:rsidRPr="009B1001">
          <w:rPr>
            <w:rStyle w:val="Hyperlink"/>
          </w:rPr>
          <w:t>https://surgicalcasereports.springeropen.com/articles/10.1186/s40792-019-0588-7</w:t>
        </w:r>
      </w:hyperlink>
    </w:p>
    <w:p w14:paraId="0B306A8B" w14:textId="60BA9846" w:rsidR="00591018" w:rsidRPr="00591018" w:rsidRDefault="00591018" w:rsidP="00591018">
      <w:pPr>
        <w:pStyle w:val="isi"/>
        <w:spacing w:line="276" w:lineRule="auto"/>
        <w:rPr>
          <w:rFonts w:cstheme="minorBidi"/>
          <w:color w:val="000000"/>
          <w:szCs w:val="22"/>
        </w:rPr>
        <w:sectPr w:rsidR="00591018" w:rsidRPr="00591018" w:rsidSect="003741F8">
          <w:pgSz w:w="11906" w:h="16838"/>
          <w:pgMar w:top="567" w:right="1106" w:bottom="1134" w:left="1134" w:header="709" w:footer="454" w:gutter="0"/>
          <w:cols w:space="709"/>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034"/>
      </w:tblGrid>
      <w:tr w:rsidR="00871E60" w:rsidRPr="00197B43" w14:paraId="2EB61D42" w14:textId="77777777" w:rsidTr="003E22FC">
        <w:trPr>
          <w:trHeight w:val="86"/>
        </w:trPr>
        <w:tc>
          <w:tcPr>
            <w:tcW w:w="2660" w:type="dxa"/>
            <w:shd w:val="clear" w:color="auto" w:fill="DFE0E1"/>
          </w:tcPr>
          <w:p w14:paraId="14D63EB5" w14:textId="64C6A8FD" w:rsidR="00871E60" w:rsidRPr="00197B43" w:rsidRDefault="002D2EB0" w:rsidP="00591018">
            <w:pPr>
              <w:spacing w:line="276" w:lineRule="auto"/>
              <w:jc w:val="both"/>
              <w:rPr>
                <w:rFonts w:cs="Times New Roman"/>
                <w:b/>
                <w:bCs/>
                <w:color w:val="144728"/>
                <w:szCs w:val="24"/>
              </w:rPr>
            </w:pPr>
            <w:commentRangeStart w:id="6"/>
            <w:r>
              <w:rPr>
                <w:rFonts w:cs="Times New Roman"/>
                <w:b/>
                <w:bCs/>
                <w:color w:val="144728"/>
                <w:sz w:val="24"/>
                <w:szCs w:val="28"/>
              </w:rPr>
              <w:t>Diskusi</w:t>
            </w:r>
            <w:commentRangeEnd w:id="6"/>
            <w:r w:rsidR="0093714E" w:rsidRPr="00197B43">
              <w:rPr>
                <w:rStyle w:val="CommentReference"/>
                <w:rFonts w:cs="Times New Roman"/>
                <w:b/>
                <w:bCs/>
                <w:color w:val="144728"/>
                <w:sz w:val="22"/>
                <w:szCs w:val="24"/>
              </w:rPr>
              <w:commentReference w:id="6"/>
            </w:r>
          </w:p>
        </w:tc>
        <w:tc>
          <w:tcPr>
            <w:tcW w:w="2034" w:type="dxa"/>
            <w:shd w:val="clear" w:color="auto" w:fill="144628"/>
          </w:tcPr>
          <w:p w14:paraId="7A306C42" w14:textId="77777777" w:rsidR="00871E60" w:rsidRPr="00197B43" w:rsidRDefault="00871E60" w:rsidP="00591018">
            <w:pPr>
              <w:spacing w:line="276" w:lineRule="auto"/>
              <w:jc w:val="both"/>
              <w:rPr>
                <w:rFonts w:cs="Times New Roman"/>
                <w:b/>
                <w:bCs/>
                <w:color w:val="144728"/>
                <w:szCs w:val="24"/>
              </w:rPr>
            </w:pPr>
          </w:p>
        </w:tc>
      </w:tr>
    </w:tbl>
    <w:p w14:paraId="307C8936" w14:textId="77777777" w:rsidR="002725FC" w:rsidRPr="002725FC" w:rsidRDefault="002725FC" w:rsidP="002725FC">
      <w:pPr>
        <w:spacing w:line="276" w:lineRule="auto"/>
        <w:jc w:val="both"/>
        <w:rPr>
          <w:color w:val="000000"/>
        </w:rPr>
      </w:pPr>
      <w:r w:rsidRPr="002725FC">
        <w:rPr>
          <w:b/>
          <w:bCs/>
          <w:color w:val="000000"/>
        </w:rPr>
        <w:t>[</w:t>
      </w:r>
      <w:r w:rsidRPr="002725FC">
        <w:rPr>
          <w:color w:val="000000"/>
        </w:rPr>
        <w:t xml:space="preserve">Dewan editorial JATI Udayana secara rutin menerima naskah dengan bagian diskusi yang sangat panjang. Namun, panjangnya diskusi tidak selalu mencerminkan kualitas yang baik. Dengan batasan jumlah kata sebanyak 1.500, penulis dituntut untuk benar-benar mempertimbangkan cara menyampaikan pesan secara ringkas dan efektif dalam laporan singkat ini. </w:t>
      </w:r>
    </w:p>
    <w:p w14:paraId="34A8A8F8" w14:textId="7744242D" w:rsidR="002725FC" w:rsidRPr="002725FC" w:rsidRDefault="002725FC" w:rsidP="002725FC">
      <w:pPr>
        <w:spacing w:line="276" w:lineRule="auto"/>
        <w:jc w:val="both"/>
        <w:rPr>
          <w:color w:val="000000"/>
        </w:rPr>
      </w:pPr>
      <w:r w:rsidRPr="002725FC">
        <w:rPr>
          <w:color w:val="000000"/>
        </w:rPr>
        <w:t xml:space="preserve">Mulailah dengan paragraf yang kembali memperkenalkan intervensi yang Anda pilih (atau intervensi sepadan, tergantung pada jenis laporan ini). Beberapa paragraf berikutnya sebaiknya membahas dasar pemilihan intervensi tersebut serta mengaitkannya dengan literatur terkini yang relevan. Pada bagian ini, penulis dapat mengulas mengenai patofisiologi/mekanisme cedera, pedoman terkini, serta poin-poin penting dari kasus yang dilaporkan. </w:t>
      </w:r>
    </w:p>
    <w:p w14:paraId="45670F74" w14:textId="0C2CDA45" w:rsidR="002725FC" w:rsidRPr="002725FC" w:rsidRDefault="002725FC" w:rsidP="002725FC">
      <w:pPr>
        <w:spacing w:line="276" w:lineRule="auto"/>
        <w:jc w:val="both"/>
        <w:rPr>
          <w:color w:val="000000"/>
        </w:rPr>
      </w:pPr>
      <w:r w:rsidRPr="002725FC">
        <w:rPr>
          <w:color w:val="000000"/>
        </w:rPr>
        <w:t xml:space="preserve">Selanjutnya, bahas kekuatan dan keterbatasan pendekatan yang digunakan dalam penanganan kasus ini. Jika hasil akhirnya kurang baik, diskusikan hal-hal yang dapat diperbaiki serta bagaimana sebaiknya pendekatan dilakukan pada kasus serupa di masa depan. Penulis juga dapat merangkum beberapa laporan kasus serupa sebelumnya dan membahas variasi dalam hasil yang diperoleh.   </w:t>
      </w:r>
    </w:p>
    <w:p w14:paraId="43A44E5D" w14:textId="27A633DB" w:rsidR="003025FE" w:rsidRPr="000751EB" w:rsidRDefault="002725FC" w:rsidP="002725FC">
      <w:pPr>
        <w:spacing w:line="276" w:lineRule="auto"/>
        <w:jc w:val="both"/>
        <w:rPr>
          <w:b/>
          <w:bCs/>
          <w:color w:val="000000" w:themeColor="text1"/>
        </w:rPr>
      </w:pPr>
      <w:r w:rsidRPr="000751EB">
        <w:rPr>
          <w:b/>
          <w:bCs/>
          <w:color w:val="000000"/>
        </w:rPr>
        <w:t xml:space="preserve">Paragraf terakhir </w:t>
      </w:r>
      <w:r w:rsidRPr="00E80F0D">
        <w:rPr>
          <w:color w:val="000000"/>
        </w:rPr>
        <w:t>harus berisi kesimpulan dan pelajaran utama (</w:t>
      </w:r>
      <w:r w:rsidRPr="00E80F0D">
        <w:rPr>
          <w:i/>
          <w:iCs/>
          <w:color w:val="000000"/>
        </w:rPr>
        <w:t>take-away message</w:t>
      </w:r>
      <w:r w:rsidRPr="00E80F0D">
        <w:rPr>
          <w:color w:val="000000"/>
        </w:rPr>
        <w:t>) dari laporan kasus ini. Bagian ini tidak mencantumkan referensi.]</w:t>
      </w:r>
    </w:p>
    <w:p w14:paraId="2E995639" w14:textId="77777777" w:rsidR="00AC4ACB" w:rsidRDefault="00AC4ACB" w:rsidP="003025FE">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C4ACB" w14:paraId="6A939989" w14:textId="77777777" w:rsidTr="005616B4">
        <w:trPr>
          <w:trHeight w:val="86"/>
        </w:trPr>
        <w:tc>
          <w:tcPr>
            <w:tcW w:w="3936" w:type="dxa"/>
            <w:shd w:val="clear" w:color="auto" w:fill="DFE0E1"/>
          </w:tcPr>
          <w:p w14:paraId="435AB699" w14:textId="31BB08CE" w:rsidR="00AC4ACB" w:rsidRDefault="005873DC" w:rsidP="00842ED3">
            <w:pPr>
              <w:spacing w:line="276" w:lineRule="auto"/>
              <w:jc w:val="both"/>
              <w:rPr>
                <w:rFonts w:cs="Times New Roman"/>
                <w:b/>
                <w:bCs/>
                <w:color w:val="144728"/>
                <w:szCs w:val="24"/>
              </w:rPr>
            </w:pPr>
            <w:commentRangeStart w:id="7"/>
            <w:r>
              <w:rPr>
                <w:rFonts w:cs="Times New Roman"/>
                <w:b/>
                <w:bCs/>
                <w:color w:val="144728"/>
                <w:sz w:val="24"/>
                <w:szCs w:val="28"/>
              </w:rPr>
              <w:lastRenderedPageBreak/>
              <w:t>Ucapan Terima Kasih</w:t>
            </w:r>
            <w:commentRangeEnd w:id="7"/>
            <w:r w:rsidR="00395F1E">
              <w:rPr>
                <w:rStyle w:val="CommentReference"/>
                <w:rFonts w:cs="Times New Roman"/>
                <w:b/>
                <w:bCs/>
                <w:color w:val="144728"/>
                <w:sz w:val="22"/>
                <w:szCs w:val="24"/>
              </w:rPr>
              <w:commentReference w:id="7"/>
            </w:r>
          </w:p>
        </w:tc>
        <w:tc>
          <w:tcPr>
            <w:tcW w:w="850" w:type="dxa"/>
            <w:shd w:val="clear" w:color="auto" w:fill="144628"/>
          </w:tcPr>
          <w:p w14:paraId="0A1BE101" w14:textId="77777777" w:rsidR="00AC4ACB" w:rsidRDefault="00AC4ACB" w:rsidP="00842ED3">
            <w:pPr>
              <w:spacing w:line="276" w:lineRule="auto"/>
              <w:jc w:val="both"/>
              <w:rPr>
                <w:rFonts w:cs="Times New Roman"/>
                <w:b/>
                <w:bCs/>
                <w:color w:val="144728"/>
                <w:szCs w:val="24"/>
              </w:rPr>
            </w:pPr>
          </w:p>
        </w:tc>
      </w:tr>
    </w:tbl>
    <w:p w14:paraId="1C5B05CF" w14:textId="7ABEC4A2" w:rsidR="003025FE" w:rsidRDefault="00BB4315" w:rsidP="00B60BA4">
      <w:pPr>
        <w:spacing w:line="276" w:lineRule="auto"/>
        <w:jc w:val="both"/>
        <w:rPr>
          <w:color w:val="000000" w:themeColor="text1"/>
        </w:rPr>
      </w:pPr>
      <w:r w:rsidRPr="00BB4315">
        <w:t>Para penulis tidak memiliki ucapan terima kasih yang perlu disampai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150D6F" w14:paraId="1CAC5AE1" w14:textId="77777777" w:rsidTr="00566F01">
        <w:trPr>
          <w:trHeight w:val="86"/>
        </w:trPr>
        <w:tc>
          <w:tcPr>
            <w:tcW w:w="3936" w:type="dxa"/>
            <w:shd w:val="clear" w:color="auto" w:fill="DFE0E1"/>
          </w:tcPr>
          <w:p w14:paraId="639FE611" w14:textId="038EAFAE" w:rsidR="00150D6F" w:rsidRDefault="00521CA9" w:rsidP="00B60BA4">
            <w:pPr>
              <w:spacing w:line="276" w:lineRule="auto"/>
              <w:jc w:val="both"/>
              <w:rPr>
                <w:rFonts w:cs="Times New Roman"/>
                <w:b/>
                <w:bCs/>
                <w:color w:val="144728"/>
                <w:szCs w:val="24"/>
              </w:rPr>
            </w:pPr>
            <w:commentRangeStart w:id="8"/>
            <w:r>
              <w:rPr>
                <w:rFonts w:cs="Times New Roman"/>
                <w:b/>
                <w:bCs/>
                <w:color w:val="144728"/>
                <w:sz w:val="24"/>
                <w:szCs w:val="28"/>
              </w:rPr>
              <w:t>Pernyataan Persetujuan Pasien</w:t>
            </w:r>
            <w:commentRangeEnd w:id="8"/>
            <w:r w:rsidR="003271F4">
              <w:rPr>
                <w:rStyle w:val="CommentReference"/>
                <w:rFonts w:cs="Times New Roman"/>
                <w:b/>
                <w:bCs/>
                <w:color w:val="144728"/>
                <w:sz w:val="22"/>
                <w:szCs w:val="24"/>
              </w:rPr>
              <w:commentReference w:id="8"/>
            </w:r>
          </w:p>
        </w:tc>
        <w:tc>
          <w:tcPr>
            <w:tcW w:w="850" w:type="dxa"/>
            <w:shd w:val="clear" w:color="auto" w:fill="144628"/>
          </w:tcPr>
          <w:p w14:paraId="084A124A" w14:textId="77777777" w:rsidR="00150D6F" w:rsidRDefault="00150D6F" w:rsidP="00B60BA4">
            <w:pPr>
              <w:spacing w:line="276" w:lineRule="auto"/>
              <w:jc w:val="both"/>
              <w:rPr>
                <w:rFonts w:cs="Times New Roman"/>
                <w:b/>
                <w:bCs/>
                <w:color w:val="144728"/>
                <w:szCs w:val="24"/>
              </w:rPr>
            </w:pPr>
          </w:p>
        </w:tc>
      </w:tr>
    </w:tbl>
    <w:p w14:paraId="70F259F1" w14:textId="35AE2BF2" w:rsidR="00150D6F" w:rsidRDefault="00B60BA4" w:rsidP="00B60BA4">
      <w:pPr>
        <w:spacing w:line="276" w:lineRule="auto"/>
        <w:jc w:val="both"/>
        <w:rPr>
          <w:color w:val="000000" w:themeColor="text1"/>
        </w:rPr>
      </w:pPr>
      <w:r w:rsidRPr="009B3562">
        <w:t>Para penulis menyatakan bahwa mereka telah memperoleh seluruh formulir persetujuan pasien yang sesuai. Dalam formulir tersebut, pasien telah memberikan persetujuan untuk penggunaan gambar dan informasi klinisnya guna dipublikasikan dalam jurnal. Pasien memahami bahwa nama dan inisial mereka tidak akan dipublikasikan, dan upaya maksimal akan dilakukan untuk menjaga kerahasiaan identitas mereka, namun anonimitas secara penuh tidak dapat dijami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DE54F0" w14:paraId="57CE764F" w14:textId="77777777" w:rsidTr="005616B4">
        <w:trPr>
          <w:trHeight w:val="86"/>
        </w:trPr>
        <w:tc>
          <w:tcPr>
            <w:tcW w:w="3936" w:type="dxa"/>
            <w:shd w:val="clear" w:color="auto" w:fill="DFE0E1"/>
          </w:tcPr>
          <w:p w14:paraId="72085432" w14:textId="45254328" w:rsidR="00DE54F0" w:rsidRDefault="00A74970" w:rsidP="00B60BA4">
            <w:pPr>
              <w:spacing w:line="276" w:lineRule="auto"/>
              <w:jc w:val="both"/>
              <w:rPr>
                <w:rFonts w:cs="Times New Roman"/>
                <w:b/>
                <w:bCs/>
                <w:color w:val="144728"/>
                <w:szCs w:val="24"/>
              </w:rPr>
            </w:pPr>
            <w:commentRangeStart w:id="9"/>
            <w:r>
              <w:rPr>
                <w:rFonts w:cs="Times New Roman"/>
                <w:b/>
                <w:bCs/>
                <w:color w:val="144728"/>
                <w:sz w:val="24"/>
                <w:szCs w:val="28"/>
              </w:rPr>
              <w:t xml:space="preserve">Dukungan </w:t>
            </w:r>
            <w:r w:rsidR="00002318">
              <w:rPr>
                <w:rFonts w:cs="Times New Roman"/>
                <w:b/>
                <w:bCs/>
                <w:color w:val="144728"/>
                <w:sz w:val="24"/>
                <w:szCs w:val="28"/>
              </w:rPr>
              <w:t>D</w:t>
            </w:r>
            <w:r w:rsidR="00DD07C4">
              <w:rPr>
                <w:rFonts w:cs="Times New Roman"/>
                <w:b/>
                <w:bCs/>
                <w:color w:val="144728"/>
                <w:sz w:val="24"/>
                <w:szCs w:val="28"/>
              </w:rPr>
              <w:t xml:space="preserve">ana </w:t>
            </w:r>
            <w:r w:rsidR="00F01CBB">
              <w:rPr>
                <w:rFonts w:cs="Times New Roman"/>
                <w:b/>
                <w:bCs/>
                <w:color w:val="144728"/>
                <w:sz w:val="24"/>
                <w:szCs w:val="28"/>
              </w:rPr>
              <w:t xml:space="preserve">dan </w:t>
            </w:r>
            <w:r w:rsidR="00002318">
              <w:rPr>
                <w:rFonts w:cs="Times New Roman"/>
                <w:b/>
                <w:bCs/>
                <w:color w:val="144728"/>
                <w:sz w:val="24"/>
                <w:szCs w:val="28"/>
              </w:rPr>
              <w:t>S</w:t>
            </w:r>
            <w:r w:rsidR="00005A59">
              <w:rPr>
                <w:rFonts w:cs="Times New Roman"/>
                <w:b/>
                <w:bCs/>
                <w:color w:val="144728"/>
                <w:sz w:val="24"/>
                <w:szCs w:val="28"/>
              </w:rPr>
              <w:t>ponsor</w:t>
            </w:r>
            <w:commentRangeEnd w:id="9"/>
            <w:r w:rsidR="00196896">
              <w:rPr>
                <w:rStyle w:val="CommentReference"/>
                <w:rFonts w:cs="Times New Roman"/>
                <w:b/>
                <w:bCs/>
                <w:color w:val="144728"/>
                <w:sz w:val="22"/>
                <w:szCs w:val="24"/>
              </w:rPr>
              <w:commentReference w:id="9"/>
            </w:r>
          </w:p>
        </w:tc>
        <w:tc>
          <w:tcPr>
            <w:tcW w:w="850" w:type="dxa"/>
            <w:shd w:val="clear" w:color="auto" w:fill="144628"/>
          </w:tcPr>
          <w:p w14:paraId="44930909" w14:textId="77777777" w:rsidR="00DE54F0" w:rsidRDefault="00DE54F0" w:rsidP="00B60BA4">
            <w:pPr>
              <w:spacing w:line="276" w:lineRule="auto"/>
              <w:jc w:val="both"/>
              <w:rPr>
                <w:rFonts w:cs="Times New Roman"/>
                <w:b/>
                <w:bCs/>
                <w:color w:val="144728"/>
                <w:szCs w:val="24"/>
              </w:rPr>
            </w:pPr>
          </w:p>
        </w:tc>
      </w:tr>
    </w:tbl>
    <w:p w14:paraId="7F5DB071" w14:textId="1B7DEA50" w:rsidR="00F755D9" w:rsidRDefault="00140591" w:rsidP="00F755D9">
      <w:pPr>
        <w:spacing w:after="0" w:line="276" w:lineRule="auto"/>
        <w:jc w:val="both"/>
        <w:rPr>
          <w:color w:val="000000" w:themeColor="text1"/>
          <w:lang w:val="en-US"/>
        </w:rPr>
      </w:pPr>
      <w:r w:rsidRPr="00140591">
        <w:rPr>
          <w:color w:val="000000" w:themeColor="text1"/>
          <w:lang w:val="en-US"/>
        </w:rPr>
        <w:t>Penelitian ini tidak menerima hibah atau dukungan pendanaan khusus dari lembaga pendanaan di sektor publik, komersial, maupun nirlaba.</w:t>
      </w:r>
    </w:p>
    <w:p w14:paraId="1CFB5DC6" w14:textId="77777777" w:rsidR="00F755D9" w:rsidRDefault="00F755D9" w:rsidP="00F755D9">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5A2C1C" w14:paraId="10C00658" w14:textId="77777777" w:rsidTr="005616B4">
        <w:trPr>
          <w:trHeight w:val="86"/>
        </w:trPr>
        <w:tc>
          <w:tcPr>
            <w:tcW w:w="3936" w:type="dxa"/>
            <w:shd w:val="clear" w:color="auto" w:fill="DFE0E1"/>
          </w:tcPr>
          <w:p w14:paraId="6C86AFC8" w14:textId="0A4CC5A3" w:rsidR="005A2C1C" w:rsidRPr="005A2C1C" w:rsidRDefault="00322FBD" w:rsidP="00F755D9">
            <w:pPr>
              <w:spacing w:line="276" w:lineRule="auto"/>
              <w:jc w:val="both"/>
              <w:rPr>
                <w:rFonts w:cs="Times New Roman"/>
                <w:b/>
                <w:bCs/>
                <w:color w:val="144728"/>
                <w:szCs w:val="24"/>
              </w:rPr>
            </w:pPr>
            <w:commentRangeStart w:id="10"/>
            <w:r>
              <w:rPr>
                <w:b/>
                <w:bCs/>
                <w:color w:val="144728"/>
                <w:sz w:val="24"/>
                <w:szCs w:val="24"/>
              </w:rPr>
              <w:t>Konflik Kepentingan</w:t>
            </w:r>
            <w:commentRangeEnd w:id="10"/>
            <w:r w:rsidR="00A02774" w:rsidRPr="005A2C1C">
              <w:rPr>
                <w:rStyle w:val="CommentReference"/>
                <w:rFonts w:cs="Times New Roman"/>
                <w:b/>
                <w:bCs/>
                <w:color w:val="144728"/>
                <w:sz w:val="22"/>
                <w:szCs w:val="24"/>
              </w:rPr>
              <w:commentReference w:id="10"/>
            </w:r>
          </w:p>
        </w:tc>
        <w:tc>
          <w:tcPr>
            <w:tcW w:w="850" w:type="dxa"/>
            <w:shd w:val="clear" w:color="auto" w:fill="144628"/>
          </w:tcPr>
          <w:p w14:paraId="06128D36" w14:textId="77777777" w:rsidR="005A2C1C" w:rsidRDefault="005A2C1C" w:rsidP="00F755D9">
            <w:pPr>
              <w:spacing w:line="276" w:lineRule="auto"/>
              <w:jc w:val="both"/>
              <w:rPr>
                <w:rFonts w:cs="Times New Roman"/>
                <w:b/>
                <w:bCs/>
                <w:color w:val="144728"/>
                <w:szCs w:val="24"/>
              </w:rPr>
            </w:pPr>
          </w:p>
        </w:tc>
      </w:tr>
    </w:tbl>
    <w:p w14:paraId="7D82D9B9" w14:textId="595EA040" w:rsidR="00F755D9" w:rsidRDefault="008D6FEA" w:rsidP="00F755D9">
      <w:pPr>
        <w:spacing w:after="0" w:line="276" w:lineRule="auto"/>
        <w:jc w:val="both"/>
      </w:pPr>
      <w:r w:rsidRPr="008D6FEA">
        <w:t>Para penulis menyatakan bahwa mereka tidak memiliki konflik kepentingan yang berkaitan dengan publikasi artikel ini.</w:t>
      </w:r>
    </w:p>
    <w:p w14:paraId="762E8A79" w14:textId="77777777" w:rsidR="00AD651E" w:rsidRDefault="00AD651E" w:rsidP="00DB3EBD">
      <w:pPr>
        <w:spacing w:after="0"/>
        <w:jc w:val="both"/>
        <w:rPr>
          <w:rFonts w:cs="Times New Roman"/>
          <w:b/>
          <w:bCs/>
          <w:color w:val="144728"/>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FD6429" w14:paraId="5185E624" w14:textId="77777777" w:rsidTr="00583E35">
        <w:trPr>
          <w:trHeight w:val="86"/>
        </w:trPr>
        <w:tc>
          <w:tcPr>
            <w:tcW w:w="3936" w:type="dxa"/>
            <w:shd w:val="clear" w:color="auto" w:fill="DFE0E1"/>
          </w:tcPr>
          <w:p w14:paraId="6FA30B21" w14:textId="6C449C51" w:rsidR="00FD6429" w:rsidRPr="00600FFB" w:rsidRDefault="00FD6429" w:rsidP="00583E35">
            <w:pPr>
              <w:spacing w:line="276" w:lineRule="auto"/>
              <w:jc w:val="both"/>
              <w:rPr>
                <w:rFonts w:cs="Times New Roman"/>
                <w:b/>
                <w:bCs/>
                <w:color w:val="144728"/>
                <w:szCs w:val="24"/>
              </w:rPr>
            </w:pPr>
            <w:commentRangeStart w:id="11"/>
            <w:r>
              <w:rPr>
                <w:b/>
                <w:bCs/>
                <w:color w:val="144728"/>
                <w:sz w:val="24"/>
                <w:szCs w:val="24"/>
              </w:rPr>
              <w:t xml:space="preserve">Kontribusi </w:t>
            </w:r>
            <w:r w:rsidRPr="00AE3306">
              <w:rPr>
                <w:b/>
                <w:bCs/>
                <w:color w:val="144728"/>
                <w:sz w:val="24"/>
                <w:szCs w:val="24"/>
              </w:rPr>
              <w:t>Penulis</w:t>
            </w:r>
            <w:commentRangeEnd w:id="11"/>
            <w:r w:rsidR="00BA1A08" w:rsidRPr="00600FFB">
              <w:rPr>
                <w:rStyle w:val="CommentReference"/>
                <w:rFonts w:cs="Times New Roman"/>
                <w:b/>
                <w:bCs/>
                <w:color w:val="144728"/>
                <w:sz w:val="22"/>
                <w:szCs w:val="24"/>
              </w:rPr>
              <w:commentReference w:id="11"/>
            </w:r>
          </w:p>
        </w:tc>
        <w:tc>
          <w:tcPr>
            <w:tcW w:w="850" w:type="dxa"/>
            <w:shd w:val="clear" w:color="auto" w:fill="144628"/>
          </w:tcPr>
          <w:p w14:paraId="5CEED59E" w14:textId="77777777" w:rsidR="00FD6429" w:rsidRDefault="00FD6429" w:rsidP="00583E35">
            <w:pPr>
              <w:spacing w:line="276" w:lineRule="auto"/>
              <w:jc w:val="both"/>
              <w:rPr>
                <w:rFonts w:cs="Times New Roman"/>
                <w:b/>
                <w:bCs/>
                <w:color w:val="144728"/>
                <w:szCs w:val="24"/>
              </w:rPr>
            </w:pPr>
          </w:p>
        </w:tc>
      </w:tr>
    </w:tbl>
    <w:p w14:paraId="449A54D7" w14:textId="03320130" w:rsidR="00634B13" w:rsidRDefault="00FD6429" w:rsidP="00600FFB">
      <w:pPr>
        <w:spacing w:after="0" w:line="276" w:lineRule="auto"/>
        <w:jc w:val="both"/>
        <w:rPr>
          <w:lang w:val="en-GB"/>
        </w:rPr>
      </w:pPr>
      <w:r w:rsidRPr="00FD6429">
        <w:rPr>
          <w:lang w:val="en-GB"/>
        </w:rPr>
        <w:t>Seluruh penulis berkontribusi secara signifikan dalam penyusunan dan perancangan penelitian, pengumpulan data, analisis, serta interpretasi hasil. Semua penulis berpartisipasi dalam penulisan dan revisi naskah secara kritis untuk isi intelektual yang penting, menyetujui versi akhir yang akan diterbitkan, serta bertanggung jawab atas seluruh aspek penelitian ini.</w:t>
      </w:r>
    </w:p>
    <w:p w14:paraId="468F292F" w14:textId="77777777" w:rsidR="00634B13" w:rsidRDefault="00634B13" w:rsidP="00600FFB">
      <w:pPr>
        <w:spacing w:after="0" w:line="276" w:lineRule="auto"/>
        <w:jc w:val="both"/>
        <w:rPr>
          <w:lang w:val="en-GB"/>
        </w:rPr>
      </w:pPr>
    </w:p>
    <w:p w14:paraId="58A3AA2F" w14:textId="77777777" w:rsidR="00634B13" w:rsidRPr="008F6690" w:rsidRDefault="00634B13" w:rsidP="00634B13">
      <w:pPr>
        <w:spacing w:after="0"/>
        <w:jc w:val="both"/>
        <w:rPr>
          <w:rFonts w:cs="Times New Roman"/>
          <w:b/>
          <w:bCs/>
          <w:color w:val="144728"/>
          <w:sz w:val="20"/>
          <w:szCs w:val="20"/>
        </w:rPr>
      </w:pPr>
      <w:commentRangeStart w:id="12"/>
      <w:r w:rsidRPr="008F6690">
        <w:rPr>
          <w:b/>
          <w:bCs/>
          <w:color w:val="144728"/>
          <w:sz w:val="20"/>
          <w:szCs w:val="20"/>
        </w:rPr>
        <w:t>Daftar pustaka</w:t>
      </w:r>
      <w:commentRangeEnd w:id="12"/>
      <w:r w:rsidRPr="008F6690">
        <w:rPr>
          <w:rStyle w:val="CommentReference"/>
          <w:rFonts w:cs="Times New Roman"/>
          <w:b/>
          <w:bCs/>
          <w:color w:val="144728"/>
          <w:sz w:val="20"/>
          <w:szCs w:val="20"/>
        </w:rPr>
        <w:commentReference w:id="12"/>
      </w:r>
    </w:p>
    <w:sdt>
      <w:sdtPr>
        <w:rPr>
          <w:b/>
          <w:bCs/>
          <w:color w:val="000000" w:themeColor="text1"/>
          <w:sz w:val="20"/>
          <w:szCs w:val="20"/>
          <w:lang w:val="en-US"/>
        </w:rPr>
        <w:tag w:val="MENDELEY_BIBLIOGRAPHY"/>
        <w:id w:val="1905407910"/>
        <w:placeholder>
          <w:docPart w:val="DFAEBA4BD36740379B0348D42B77B459"/>
        </w:placeholder>
      </w:sdtPr>
      <w:sdtEndPr/>
      <w:sdtContent>
        <w:p w14:paraId="19C4A963" w14:textId="77777777" w:rsidR="00634B13" w:rsidRPr="001D7EF8" w:rsidRDefault="00634B13" w:rsidP="00BE4F95">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28A30C6A"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122002FF"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11FA4DC"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6047CE9"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5538F38D"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04E43A33"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42995F10"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0E0CCEB"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B2220A0"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074A5805"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4A1F6CA4"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lastRenderedPageBreak/>
            <w:t xml:space="preserve">12. </w:t>
          </w:r>
          <w:r w:rsidRPr="001D7EF8">
            <w:rPr>
              <w:noProof/>
              <w:sz w:val="20"/>
              <w:szCs w:val="20"/>
            </w:rPr>
            <w:tab/>
            <w:t xml:space="preserve">Burns ML, Hilliard P, Vandervest J, et al. Variation in Intraoperative Opioid Administration by Patient, Clinician, and Hospital Contribution. </w:t>
          </w:r>
          <w:r w:rsidRPr="001D7EF8">
            <w:rPr>
              <w:i/>
              <w:iCs/>
              <w:noProof/>
              <w:sz w:val="20"/>
              <w:szCs w:val="20"/>
            </w:rPr>
            <w:t>JAMA Netw Open</w:t>
          </w:r>
          <w:r w:rsidRPr="001D7EF8">
            <w:rPr>
              <w:noProof/>
              <w:sz w:val="20"/>
              <w:szCs w:val="20"/>
            </w:rPr>
            <w:t xml:space="preserve"> 2024; 7: E2351689.</w:t>
          </w:r>
        </w:p>
        <w:p w14:paraId="3297AB97"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565538B8" w14:textId="77777777" w:rsidR="00634B13" w:rsidRDefault="00634B13" w:rsidP="00BE4F95">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1E6DD180" w14:textId="77777777" w:rsidR="00634B13" w:rsidRDefault="00634B13" w:rsidP="00634B13">
      <w:r>
        <w:br w:type="page"/>
      </w:r>
    </w:p>
    <w:p w14:paraId="359B7D85" w14:textId="77777777" w:rsidR="00B20528" w:rsidRPr="00AE3306" w:rsidRDefault="00B20528" w:rsidP="00B20528">
      <w:pPr>
        <w:spacing w:line="360" w:lineRule="auto"/>
        <w:rPr>
          <w:b/>
          <w:bCs/>
          <w:color w:val="144728"/>
          <w:lang w:val="en-US"/>
        </w:rPr>
      </w:pPr>
      <w:r w:rsidRPr="00AE3306">
        <w:rPr>
          <w:b/>
          <w:bCs/>
          <w:color w:val="144728"/>
          <w:lang w:val="en-US"/>
        </w:rPr>
        <w:lastRenderedPageBreak/>
        <w:t>Tabel</w:t>
      </w:r>
    </w:p>
    <w:p w14:paraId="292B1D3A" w14:textId="77777777" w:rsidR="00B20528" w:rsidRDefault="00B20528" w:rsidP="00B20528">
      <w:pPr>
        <w:spacing w:line="360" w:lineRule="auto"/>
        <w:rPr>
          <w:color w:val="000000"/>
          <w:lang w:val="en-US"/>
        </w:rPr>
      </w:pPr>
      <w:commentRangeStart w:id="13"/>
      <w:r>
        <w:rPr>
          <w:color w:val="000000"/>
          <w:lang w:val="en-US"/>
        </w:rPr>
        <w:t xml:space="preserve">Tabel 1.  Temuan laboratorium </w:t>
      </w:r>
      <w:commentRangeEnd w:id="13"/>
      <w:r>
        <w:rPr>
          <w:rStyle w:val="CommentReference"/>
          <w:color w:val="000000"/>
          <w:sz w:val="24"/>
          <w:szCs w:val="22"/>
          <w:lang w:val="en-US"/>
        </w:rPr>
        <w:commentReference w:id="13"/>
      </w:r>
    </w:p>
    <w:tbl>
      <w:tblPr>
        <w:tblStyle w:val="TableGrid"/>
        <w:tblW w:w="0" w:type="auto"/>
        <w:tblLook w:val="04A0" w:firstRow="1" w:lastRow="0" w:firstColumn="1" w:lastColumn="0" w:noHBand="0" w:noVBand="1"/>
      </w:tblPr>
      <w:tblGrid>
        <w:gridCol w:w="1838"/>
        <w:gridCol w:w="1418"/>
        <w:gridCol w:w="1417"/>
      </w:tblGrid>
      <w:tr w:rsidR="00B20528" w:rsidRPr="00725F95" w14:paraId="3341A026" w14:textId="77777777" w:rsidTr="00566F01">
        <w:tc>
          <w:tcPr>
            <w:tcW w:w="1838" w:type="dxa"/>
          </w:tcPr>
          <w:p w14:paraId="760CFF9A" w14:textId="77777777" w:rsidR="00B20528" w:rsidRPr="00725F95" w:rsidRDefault="00B20528" w:rsidP="00566F01">
            <w:pPr>
              <w:spacing w:line="276" w:lineRule="auto"/>
              <w:jc w:val="center"/>
              <w:rPr>
                <w:b/>
                <w:bCs/>
              </w:rPr>
            </w:pPr>
            <w:r>
              <w:rPr>
                <w:b/>
                <w:bCs/>
              </w:rPr>
              <w:t>Pemeriksaan</w:t>
            </w:r>
          </w:p>
        </w:tc>
        <w:tc>
          <w:tcPr>
            <w:tcW w:w="1418" w:type="dxa"/>
          </w:tcPr>
          <w:p w14:paraId="6BB6A65D" w14:textId="77777777" w:rsidR="00B20528" w:rsidRPr="00725F95" w:rsidRDefault="00B20528" w:rsidP="00566F01">
            <w:pPr>
              <w:spacing w:line="276" w:lineRule="auto"/>
              <w:jc w:val="center"/>
              <w:rPr>
                <w:b/>
                <w:bCs/>
              </w:rPr>
            </w:pPr>
            <w:r>
              <w:rPr>
                <w:b/>
                <w:bCs/>
              </w:rPr>
              <w:t>Nilai</w:t>
            </w:r>
          </w:p>
        </w:tc>
        <w:tc>
          <w:tcPr>
            <w:tcW w:w="1417" w:type="dxa"/>
          </w:tcPr>
          <w:p w14:paraId="59191B85" w14:textId="77777777" w:rsidR="00B20528" w:rsidRPr="00725F95" w:rsidRDefault="00B20528" w:rsidP="00566F01">
            <w:pPr>
              <w:spacing w:line="276" w:lineRule="auto"/>
              <w:jc w:val="center"/>
              <w:rPr>
                <w:b/>
                <w:bCs/>
              </w:rPr>
            </w:pPr>
            <w:r>
              <w:rPr>
                <w:b/>
                <w:bCs/>
              </w:rPr>
              <w:t>Unit</w:t>
            </w:r>
          </w:p>
        </w:tc>
      </w:tr>
      <w:tr w:rsidR="00B20528" w:rsidRPr="00725F95" w14:paraId="3119A281" w14:textId="77777777" w:rsidTr="00566F01">
        <w:tc>
          <w:tcPr>
            <w:tcW w:w="1838" w:type="dxa"/>
          </w:tcPr>
          <w:p w14:paraId="77A99BAE" w14:textId="77777777" w:rsidR="00B20528" w:rsidRPr="00725F95" w:rsidRDefault="00B20528" w:rsidP="00566F01">
            <w:pPr>
              <w:spacing w:line="276" w:lineRule="auto"/>
            </w:pPr>
            <w:r>
              <w:t>Haemoglobin</w:t>
            </w:r>
          </w:p>
        </w:tc>
        <w:tc>
          <w:tcPr>
            <w:tcW w:w="1418" w:type="dxa"/>
          </w:tcPr>
          <w:p w14:paraId="40C66629" w14:textId="77777777" w:rsidR="00B20528" w:rsidRPr="00725F95" w:rsidRDefault="00B20528" w:rsidP="00566F01">
            <w:pPr>
              <w:spacing w:line="276" w:lineRule="auto"/>
              <w:jc w:val="center"/>
            </w:pPr>
            <w:r>
              <w:t>12.9</w:t>
            </w:r>
          </w:p>
        </w:tc>
        <w:tc>
          <w:tcPr>
            <w:tcW w:w="1417" w:type="dxa"/>
          </w:tcPr>
          <w:p w14:paraId="164A07CB" w14:textId="77777777" w:rsidR="00B20528" w:rsidRPr="00725F95" w:rsidRDefault="00B20528" w:rsidP="00566F01">
            <w:pPr>
              <w:spacing w:line="276" w:lineRule="auto"/>
              <w:jc w:val="center"/>
            </w:pPr>
            <w:r>
              <w:t>mg/dL</w:t>
            </w:r>
          </w:p>
        </w:tc>
      </w:tr>
      <w:tr w:rsidR="00B20528" w:rsidRPr="00725F95" w14:paraId="67ED6795" w14:textId="77777777" w:rsidTr="00566F01">
        <w:tc>
          <w:tcPr>
            <w:tcW w:w="1838" w:type="dxa"/>
          </w:tcPr>
          <w:p w14:paraId="3F7C0BB3" w14:textId="77777777" w:rsidR="00B20528" w:rsidRPr="00725F95" w:rsidRDefault="00B20528" w:rsidP="00566F01">
            <w:pPr>
              <w:spacing w:line="276" w:lineRule="auto"/>
            </w:pPr>
            <w:r>
              <w:t>Fungsi ginjal</w:t>
            </w:r>
          </w:p>
          <w:p w14:paraId="14D9ADE4" w14:textId="77777777" w:rsidR="00B20528" w:rsidRPr="00725F95" w:rsidRDefault="00B20528" w:rsidP="00566F01">
            <w:pPr>
              <w:spacing w:line="276" w:lineRule="auto"/>
            </w:pPr>
            <w:r w:rsidRPr="00725F95">
              <w:t xml:space="preserve">  </w:t>
            </w:r>
            <w:r>
              <w:t>BUN</w:t>
            </w:r>
          </w:p>
          <w:p w14:paraId="7DF0D1D3" w14:textId="77777777" w:rsidR="00B20528" w:rsidRPr="00725F95" w:rsidRDefault="00B20528" w:rsidP="00566F01">
            <w:pPr>
              <w:spacing w:line="276" w:lineRule="auto"/>
            </w:pPr>
            <w:r w:rsidRPr="00725F95">
              <w:t xml:space="preserve">  </w:t>
            </w:r>
            <w:r>
              <w:t>Kreatinin</w:t>
            </w:r>
          </w:p>
        </w:tc>
        <w:tc>
          <w:tcPr>
            <w:tcW w:w="1418" w:type="dxa"/>
          </w:tcPr>
          <w:p w14:paraId="1AAE8F3B" w14:textId="77777777" w:rsidR="00B20528" w:rsidRPr="00725F95" w:rsidRDefault="00B20528" w:rsidP="00566F01">
            <w:pPr>
              <w:spacing w:line="276" w:lineRule="auto"/>
              <w:jc w:val="center"/>
            </w:pPr>
          </w:p>
          <w:p w14:paraId="35B97C69" w14:textId="77777777" w:rsidR="00B20528" w:rsidRPr="00725F95" w:rsidRDefault="00B20528" w:rsidP="00566F01">
            <w:pPr>
              <w:spacing w:line="276" w:lineRule="auto"/>
              <w:jc w:val="center"/>
            </w:pPr>
            <w:r>
              <w:t>21</w:t>
            </w:r>
          </w:p>
          <w:p w14:paraId="27E6A7E8" w14:textId="77777777" w:rsidR="00B20528" w:rsidRPr="00725F95" w:rsidRDefault="00B20528" w:rsidP="00566F01">
            <w:pPr>
              <w:spacing w:line="276" w:lineRule="auto"/>
              <w:jc w:val="center"/>
            </w:pPr>
            <w:r>
              <w:t>1.2</w:t>
            </w:r>
          </w:p>
        </w:tc>
        <w:tc>
          <w:tcPr>
            <w:tcW w:w="1417" w:type="dxa"/>
          </w:tcPr>
          <w:p w14:paraId="56C42800" w14:textId="77777777" w:rsidR="00B20528" w:rsidRPr="00725F95" w:rsidRDefault="00B20528" w:rsidP="00566F01">
            <w:pPr>
              <w:spacing w:line="276" w:lineRule="auto"/>
              <w:jc w:val="center"/>
            </w:pPr>
          </w:p>
          <w:p w14:paraId="3E3F7519" w14:textId="77777777" w:rsidR="00B20528" w:rsidRPr="00725F95" w:rsidRDefault="00B20528" w:rsidP="00566F01">
            <w:pPr>
              <w:spacing w:line="276" w:lineRule="auto"/>
              <w:jc w:val="center"/>
            </w:pPr>
            <w:r>
              <w:t>mg/dL</w:t>
            </w:r>
          </w:p>
          <w:p w14:paraId="237C058B" w14:textId="77777777" w:rsidR="00B20528" w:rsidRPr="00725F95" w:rsidRDefault="00B20528" w:rsidP="00566F01">
            <w:pPr>
              <w:spacing w:line="276" w:lineRule="auto"/>
              <w:jc w:val="center"/>
            </w:pPr>
            <w:r>
              <w:t>mg/dL</w:t>
            </w:r>
          </w:p>
        </w:tc>
      </w:tr>
      <w:tr w:rsidR="00B20528" w:rsidRPr="00725F95" w14:paraId="7E06C787" w14:textId="77777777" w:rsidTr="00566F01">
        <w:tc>
          <w:tcPr>
            <w:tcW w:w="1838" w:type="dxa"/>
          </w:tcPr>
          <w:p w14:paraId="19ABA0EA" w14:textId="77777777" w:rsidR="00B20528" w:rsidRPr="00725F95" w:rsidRDefault="00B20528" w:rsidP="00566F01">
            <w:pPr>
              <w:spacing w:line="276" w:lineRule="auto"/>
            </w:pPr>
            <w:r>
              <w:t>Elektrolit</w:t>
            </w:r>
          </w:p>
          <w:p w14:paraId="6848E60E" w14:textId="77777777" w:rsidR="00B20528" w:rsidRPr="00725F95" w:rsidRDefault="00B20528" w:rsidP="00566F01">
            <w:pPr>
              <w:spacing w:line="276" w:lineRule="auto"/>
            </w:pPr>
            <w:r w:rsidRPr="00725F95">
              <w:t xml:space="preserve">  </w:t>
            </w:r>
            <w:r>
              <w:t>Natrium</w:t>
            </w:r>
          </w:p>
          <w:p w14:paraId="4FAE9801" w14:textId="77777777" w:rsidR="00B20528" w:rsidRPr="00725F95" w:rsidRDefault="00B20528" w:rsidP="00566F01">
            <w:pPr>
              <w:spacing w:line="276" w:lineRule="auto"/>
            </w:pPr>
            <w:r w:rsidRPr="00725F95">
              <w:t xml:space="preserve">  </w:t>
            </w:r>
            <w:r>
              <w:t>Kalium</w:t>
            </w:r>
          </w:p>
        </w:tc>
        <w:tc>
          <w:tcPr>
            <w:tcW w:w="1418" w:type="dxa"/>
          </w:tcPr>
          <w:p w14:paraId="780A2DEF" w14:textId="77777777" w:rsidR="00B20528" w:rsidRDefault="00B20528" w:rsidP="00566F01">
            <w:pPr>
              <w:spacing w:line="276" w:lineRule="auto"/>
              <w:jc w:val="center"/>
            </w:pPr>
          </w:p>
          <w:p w14:paraId="39912648" w14:textId="77777777" w:rsidR="00B20528" w:rsidRDefault="00B20528" w:rsidP="00566F01">
            <w:pPr>
              <w:spacing w:line="276" w:lineRule="auto"/>
              <w:jc w:val="center"/>
            </w:pPr>
            <w:r>
              <w:t>131</w:t>
            </w:r>
          </w:p>
          <w:p w14:paraId="107666C2" w14:textId="77777777" w:rsidR="00B20528" w:rsidRPr="00725F95" w:rsidRDefault="00B20528" w:rsidP="00566F01">
            <w:pPr>
              <w:spacing w:line="276" w:lineRule="auto"/>
              <w:jc w:val="center"/>
            </w:pPr>
            <w:r>
              <w:t>4.5</w:t>
            </w:r>
          </w:p>
        </w:tc>
        <w:tc>
          <w:tcPr>
            <w:tcW w:w="1417" w:type="dxa"/>
          </w:tcPr>
          <w:p w14:paraId="2950E8B6" w14:textId="77777777" w:rsidR="00B20528" w:rsidRDefault="00B20528" w:rsidP="00566F01">
            <w:pPr>
              <w:spacing w:line="276" w:lineRule="auto"/>
              <w:jc w:val="center"/>
            </w:pPr>
          </w:p>
          <w:p w14:paraId="1FFC457E" w14:textId="77777777" w:rsidR="00B20528" w:rsidRDefault="00B20528" w:rsidP="00566F01">
            <w:pPr>
              <w:spacing w:line="276" w:lineRule="auto"/>
              <w:jc w:val="center"/>
            </w:pPr>
            <w:r>
              <w:t>mmol/L</w:t>
            </w:r>
          </w:p>
          <w:p w14:paraId="2C02AF2B" w14:textId="77777777" w:rsidR="00B20528" w:rsidRPr="00725F95" w:rsidRDefault="00B20528" w:rsidP="00566F01">
            <w:pPr>
              <w:spacing w:line="276" w:lineRule="auto"/>
              <w:jc w:val="center"/>
            </w:pPr>
            <w:r>
              <w:t>mmol/L</w:t>
            </w:r>
          </w:p>
        </w:tc>
      </w:tr>
    </w:tbl>
    <w:p w14:paraId="5355C2FA" w14:textId="30050362" w:rsidR="00B20528" w:rsidRDefault="00B20528" w:rsidP="00B20528">
      <w:pPr>
        <w:spacing w:line="360" w:lineRule="auto"/>
        <w:rPr>
          <w:sz w:val="22"/>
        </w:rPr>
      </w:pPr>
      <w:r>
        <w:rPr>
          <w:b/>
          <w:bCs/>
          <w:sz w:val="22"/>
        </w:rPr>
        <w:t>BUN</w:t>
      </w:r>
      <w:r w:rsidRPr="00747101">
        <w:rPr>
          <w:sz w:val="22"/>
        </w:rPr>
        <w:t xml:space="preserve">: </w:t>
      </w:r>
      <w:r>
        <w:rPr>
          <w:sz w:val="22"/>
        </w:rPr>
        <w:t>blood urea nitrogen</w:t>
      </w:r>
      <w:r w:rsidRPr="00747101">
        <w:rPr>
          <w:sz w:val="22"/>
        </w:rPr>
        <w:t xml:space="preserve">; </w:t>
      </w:r>
      <w:r w:rsidRPr="00B20528">
        <w:rPr>
          <w:sz w:val="22"/>
          <w:highlight w:val="lightGray"/>
        </w:rPr>
        <w:t>[tuliskan keterangan tabel lanjutan disini]</w:t>
      </w:r>
    </w:p>
    <w:p w14:paraId="1C25E5DC" w14:textId="77777777" w:rsidR="00B20528" w:rsidRDefault="00B20528" w:rsidP="00B20528">
      <w:pPr>
        <w:spacing w:line="360" w:lineRule="auto"/>
        <w:rPr>
          <w:sz w:val="22"/>
        </w:rPr>
      </w:pPr>
      <w:r>
        <w:rPr>
          <w:sz w:val="22"/>
        </w:rPr>
        <w:t xml:space="preserve">Tabel 2. … </w:t>
      </w:r>
    </w:p>
    <w:p w14:paraId="74EFF81E" w14:textId="77777777" w:rsidR="00B20528" w:rsidRPr="002A38D9" w:rsidRDefault="00B20528" w:rsidP="00B20528">
      <w:pPr>
        <w:spacing w:line="360" w:lineRule="auto"/>
        <w:rPr>
          <w:b/>
          <w:bCs/>
          <w:color w:val="144728"/>
          <w:lang w:val="en-US"/>
        </w:rPr>
      </w:pPr>
      <w:r w:rsidRPr="00747101">
        <w:rPr>
          <w:sz w:val="22"/>
        </w:rPr>
        <w:br w:type="page"/>
      </w:r>
      <w:commentRangeStart w:id="14"/>
      <w:r w:rsidRPr="002A38D9">
        <w:rPr>
          <w:b/>
          <w:bCs/>
          <w:color w:val="144728"/>
          <w:lang w:val="en-US"/>
        </w:rPr>
        <w:lastRenderedPageBreak/>
        <w:t xml:space="preserve">Keterangan Gambar </w:t>
      </w:r>
      <w:commentRangeEnd w:id="14"/>
      <w:r w:rsidR="002A38D9" w:rsidRPr="002A38D9">
        <w:rPr>
          <w:rStyle w:val="CommentReference"/>
          <w:b/>
          <w:bCs/>
          <w:color w:val="144728"/>
          <w:sz w:val="24"/>
          <w:szCs w:val="22"/>
          <w:lang w:val="en-US"/>
        </w:rPr>
        <w:commentReference w:id="14"/>
      </w:r>
    </w:p>
    <w:p w14:paraId="350E96E0" w14:textId="77777777" w:rsidR="00B20528" w:rsidRDefault="00B20528" w:rsidP="00B20528">
      <w:pPr>
        <w:spacing w:line="360" w:lineRule="auto"/>
        <w:rPr>
          <w:color w:val="000000"/>
          <w:lang w:val="en-US"/>
        </w:rPr>
      </w:pPr>
      <w:r>
        <w:rPr>
          <w:color w:val="000000"/>
          <w:lang w:val="en-US"/>
        </w:rPr>
        <w:t xml:space="preserve">Gambar 1. </w:t>
      </w:r>
      <w:r w:rsidRPr="00BB1E4E">
        <w:rPr>
          <w:i/>
          <w:iCs/>
          <w:color w:val="000000"/>
          <w:lang w:val="en-US"/>
        </w:rPr>
        <w:t>Timeline</w:t>
      </w:r>
      <w:r>
        <w:rPr>
          <w:color w:val="000000"/>
          <w:lang w:val="en-US"/>
        </w:rPr>
        <w:t xml:space="preserve"> kasus.</w:t>
      </w:r>
    </w:p>
    <w:p w14:paraId="60DE99CD" w14:textId="0BBEF282" w:rsidR="00634B13" w:rsidRPr="00825A71" w:rsidRDefault="00B20528" w:rsidP="00B20528">
      <w:pPr>
        <w:widowControl w:val="0"/>
        <w:autoSpaceDE w:val="0"/>
        <w:autoSpaceDN w:val="0"/>
        <w:adjustRightInd w:val="0"/>
        <w:spacing w:after="0" w:line="276" w:lineRule="auto"/>
        <w:ind w:left="426" w:hanging="426"/>
        <w:jc w:val="both"/>
      </w:pPr>
      <w:r>
        <w:rPr>
          <w:color w:val="000000"/>
          <w:lang w:val="en-US"/>
        </w:rPr>
        <w:t>Gambar 2. …</w:t>
      </w:r>
    </w:p>
    <w:p w14:paraId="62D7223B" w14:textId="77777777" w:rsidR="008057FD" w:rsidRDefault="008057FD">
      <w:pPr>
        <w:rPr>
          <w:rFonts w:cs="Times New Roman"/>
          <w:b/>
          <w:bCs/>
          <w:color w:val="144728"/>
          <w:sz w:val="20"/>
          <w:szCs w:val="20"/>
        </w:rPr>
        <w:sectPr w:rsidR="008057FD" w:rsidSect="008057FD">
          <w:headerReference w:type="even" r:id="rId20"/>
          <w:headerReference w:type="default" r:id="rId21"/>
          <w:footerReference w:type="even" r:id="rId22"/>
          <w:footerReference w:type="default" r:id="rId23"/>
          <w:headerReference w:type="first" r:id="rId24"/>
          <w:footerReference w:type="first" r:id="rId25"/>
          <w:type w:val="continuous"/>
          <w:pgSz w:w="11906" w:h="16838"/>
          <w:pgMar w:top="567" w:right="1106" w:bottom="1134" w:left="1134" w:header="709" w:footer="454" w:gutter="0"/>
          <w:cols w:space="708"/>
          <w:titlePg/>
          <w:docGrid w:linePitch="360"/>
        </w:sectPr>
      </w:pPr>
    </w:p>
    <w:p w14:paraId="67560E32" w14:textId="147EE300" w:rsidR="00EE10EC" w:rsidRDefault="00EE10EC" w:rsidP="002A38D9">
      <w:pPr>
        <w:spacing w:after="0"/>
        <w:rPr>
          <w:rFonts w:cs="Times New Roman"/>
          <w:b/>
          <w:bCs/>
          <w:color w:val="144728"/>
          <w:sz w:val="20"/>
          <w:szCs w:val="20"/>
        </w:rPr>
      </w:pPr>
    </w:p>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2"/>
        <w:gridCol w:w="7835"/>
      </w:tblGrid>
      <w:tr w:rsidR="00AF15C0" w14:paraId="34EC2C7D" w14:textId="77777777" w:rsidTr="004A1D54">
        <w:trPr>
          <w:trHeight w:val="1121"/>
        </w:trPr>
        <w:tc>
          <w:tcPr>
            <w:tcW w:w="1912" w:type="dxa"/>
          </w:tcPr>
          <w:p w14:paraId="357AB686" w14:textId="77777777" w:rsidR="00AF15C0" w:rsidRDefault="00AF15C0" w:rsidP="004A1D54">
            <w:pPr>
              <w:jc w:val="center"/>
              <w:rPr>
                <w:rFonts w:cs="Times New Roman"/>
                <w:sz w:val="36"/>
                <w:szCs w:val="36"/>
              </w:rPr>
            </w:pPr>
          </w:p>
        </w:tc>
        <w:tc>
          <w:tcPr>
            <w:tcW w:w="7835" w:type="dxa"/>
          </w:tcPr>
          <w:p w14:paraId="3FB8F06C" w14:textId="167454CA" w:rsidR="00AF15C0" w:rsidRPr="00BB1C6F" w:rsidRDefault="009012EB" w:rsidP="004A1D54">
            <w:pPr>
              <w:pStyle w:val="JudulArtikel"/>
              <w:framePr w:hSpace="0" w:wrap="auto" w:vAnchor="margin" w:hAnchor="text" w:xAlign="left" w:yAlign="inline"/>
            </w:pPr>
            <w:commentRangeStart w:id="15"/>
            <w:r w:rsidRPr="00AD18CB">
              <w:rPr>
                <w:color w:val="000000"/>
              </w:rPr>
              <w:t xml:space="preserve">[Title of the article: </w:t>
            </w:r>
            <w:r>
              <w:rPr>
                <w:color w:val="000000"/>
              </w:rPr>
              <w:t>a Case Report</w:t>
            </w:r>
            <w:r w:rsidRPr="00AD18CB">
              <w:rPr>
                <w:color w:val="000000"/>
              </w:rPr>
              <w:t>]</w:t>
            </w:r>
            <w:commentRangeEnd w:id="15"/>
            <w:r w:rsidRPr="00BB1C6F">
              <w:rPr>
                <w:rStyle w:val="CommentReference"/>
                <w:sz w:val="28"/>
                <w:szCs w:val="28"/>
              </w:rPr>
              <w:commentReference w:id="15"/>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7380"/>
      </w:tblGrid>
      <w:tr w:rsidR="00AF15C0" w14:paraId="5F67E629" w14:textId="77777777" w:rsidTr="004A1D54">
        <w:tc>
          <w:tcPr>
            <w:tcW w:w="9720" w:type="dxa"/>
            <w:gridSpan w:val="2"/>
            <w:shd w:val="clear" w:color="auto" w:fill="144728"/>
          </w:tcPr>
          <w:p w14:paraId="6373754D" w14:textId="2FB4279C" w:rsidR="00AF15C0" w:rsidRPr="00D603C5" w:rsidRDefault="00B9722B" w:rsidP="004A1D54">
            <w:pPr>
              <w:pStyle w:val="JenisArtikel"/>
            </w:pPr>
            <w:r>
              <w:t>CASE REPORT</w:t>
            </w:r>
          </w:p>
        </w:tc>
      </w:tr>
      <w:tr w:rsidR="00AF15C0" w14:paraId="7A783637" w14:textId="77777777" w:rsidTr="004A1D54">
        <w:tc>
          <w:tcPr>
            <w:tcW w:w="9720" w:type="dxa"/>
            <w:gridSpan w:val="2"/>
            <w:shd w:val="clear" w:color="auto" w:fill="DFE0E1"/>
          </w:tcPr>
          <w:p w14:paraId="2FF58EE8" w14:textId="77777777" w:rsidR="00AF15C0" w:rsidRDefault="00AF15C0" w:rsidP="004A1D54">
            <w:pPr>
              <w:ind w:right="-105"/>
              <w:rPr>
                <w:rFonts w:cs="Times New Roman"/>
              </w:rPr>
            </w:pPr>
          </w:p>
        </w:tc>
      </w:tr>
      <w:tr w:rsidR="00AF15C0" w14:paraId="4A84F14D" w14:textId="77777777" w:rsidTr="004A1D54">
        <w:trPr>
          <w:gridBefore w:val="1"/>
          <w:wBefore w:w="2340" w:type="dxa"/>
          <w:trHeight w:val="557"/>
        </w:trPr>
        <w:tc>
          <w:tcPr>
            <w:tcW w:w="7377" w:type="dxa"/>
          </w:tcPr>
          <w:p w14:paraId="70C4D74F" w14:textId="77777777" w:rsidR="00AF15C0" w:rsidRPr="005B5CD8" w:rsidRDefault="00AF15C0" w:rsidP="004A1D54">
            <w:pPr>
              <w:pStyle w:val="NamaPenulis"/>
            </w:pPr>
          </w:p>
        </w:tc>
      </w:tr>
      <w:tr w:rsidR="00AF15C0" w14:paraId="0AF696FE" w14:textId="77777777" w:rsidTr="004A1D54">
        <w:trPr>
          <w:gridBefore w:val="1"/>
          <w:wBefore w:w="2340" w:type="dxa"/>
        </w:trPr>
        <w:tc>
          <w:tcPr>
            <w:tcW w:w="7377" w:type="dxa"/>
          </w:tcPr>
          <w:p w14:paraId="6929FDB2" w14:textId="77777777" w:rsidR="00AF15C0" w:rsidRPr="005B5CD8" w:rsidRDefault="00AF15C0" w:rsidP="004A1D54">
            <w:pPr>
              <w:pStyle w:val="AfiliasiPenulis"/>
              <w:numPr>
                <w:ilvl w:val="0"/>
                <w:numId w:val="0"/>
              </w:numPr>
              <w:ind w:left="248"/>
            </w:pPr>
          </w:p>
        </w:tc>
      </w:tr>
    </w:tbl>
    <w:p w14:paraId="310B5562" w14:textId="77777777" w:rsidR="00AF15C0" w:rsidRDefault="00AF15C0" w:rsidP="00AF15C0">
      <w:pPr>
        <w:ind w:right="-54"/>
        <w:rPr>
          <w:rFonts w:cs="Times New Roman"/>
        </w:rPr>
      </w:pPr>
      <w:r w:rsidRPr="002A1ADE">
        <w:rPr>
          <w:rFonts w:cs="Times New Roman"/>
          <w:noProof/>
          <w:sz w:val="36"/>
          <w:szCs w:val="36"/>
        </w:rPr>
        <w:drawing>
          <wp:anchor distT="0" distB="0" distL="114300" distR="114300" simplePos="0" relativeHeight="251655168" behindDoc="0" locked="0" layoutInCell="1" allowOverlap="1" wp14:anchorId="6587FB86" wp14:editId="2CC92D8E">
            <wp:simplePos x="0" y="0"/>
            <wp:positionH relativeFrom="column">
              <wp:posOffset>-34290</wp:posOffset>
            </wp:positionH>
            <wp:positionV relativeFrom="paragraph">
              <wp:posOffset>-1252855</wp:posOffset>
            </wp:positionV>
            <wp:extent cx="1351280" cy="1351280"/>
            <wp:effectExtent l="0" t="0" r="0" b="0"/>
            <wp:wrapNone/>
            <wp:docPr id="198697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D7528B" w14:textId="77777777" w:rsidR="00AF15C0" w:rsidRPr="002050BB" w:rsidRDefault="00AF15C0" w:rsidP="00AF15C0">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AF15C0" w14:paraId="1295A721" w14:textId="77777777" w:rsidTr="004A1D54">
        <w:tc>
          <w:tcPr>
            <w:tcW w:w="2520" w:type="dxa"/>
            <w:shd w:val="clear" w:color="auto" w:fill="144728"/>
          </w:tcPr>
          <w:p w14:paraId="51864BFA" w14:textId="77777777" w:rsidR="00AF15C0" w:rsidRPr="008A779F" w:rsidRDefault="00AF15C0" w:rsidP="004A1D54">
            <w:pPr>
              <w:rPr>
                <w:rFonts w:cs="Times New Roman"/>
                <w:b/>
                <w:bCs/>
                <w:color w:val="FFFFFF" w:themeColor="background1"/>
                <w:sz w:val="24"/>
                <w:szCs w:val="24"/>
              </w:rPr>
            </w:pPr>
            <w:commentRangeStart w:id="16"/>
            <w:r w:rsidRPr="008A779F">
              <w:rPr>
                <w:b/>
                <w:bCs/>
                <w:color w:val="FFFFFF" w:themeColor="background1"/>
                <w:lang w:val="en-US"/>
              </w:rPr>
              <w:t>Abstr</w:t>
            </w:r>
            <w:r>
              <w:rPr>
                <w:b/>
                <w:bCs/>
                <w:color w:val="FFFFFF" w:themeColor="background1"/>
                <w:lang w:val="en-US"/>
              </w:rPr>
              <w:t>act</w:t>
            </w:r>
            <w:commentRangeEnd w:id="16"/>
            <w:r w:rsidR="008057FD" w:rsidRPr="008A779F">
              <w:rPr>
                <w:rStyle w:val="CommentReference"/>
                <w:rFonts w:cs="Times New Roman"/>
                <w:b/>
                <w:bCs/>
                <w:color w:val="FFFFFF" w:themeColor="background1"/>
                <w:sz w:val="24"/>
                <w:szCs w:val="24"/>
              </w:rPr>
              <w:commentReference w:id="16"/>
            </w:r>
          </w:p>
        </w:tc>
        <w:tc>
          <w:tcPr>
            <w:tcW w:w="7144" w:type="dxa"/>
            <w:shd w:val="clear" w:color="auto" w:fill="DFE0E1"/>
          </w:tcPr>
          <w:p w14:paraId="281D997A" w14:textId="77777777" w:rsidR="00AF15C0" w:rsidRPr="00D603C5" w:rsidRDefault="00AF15C0" w:rsidP="004A1D54">
            <w:pPr>
              <w:jc w:val="center"/>
              <w:rPr>
                <w:rFonts w:cs="Times New Roman"/>
                <w:b/>
                <w:bCs/>
                <w:sz w:val="24"/>
                <w:szCs w:val="24"/>
              </w:rPr>
            </w:pPr>
          </w:p>
        </w:tc>
      </w:tr>
    </w:tbl>
    <w:p w14:paraId="29B35C04" w14:textId="23CBBA55" w:rsidR="003E05CD" w:rsidRPr="00707F92" w:rsidRDefault="00707F92" w:rsidP="003E05CD">
      <w:pPr>
        <w:spacing w:after="0" w:line="240" w:lineRule="auto"/>
        <w:jc w:val="both"/>
        <w:rPr>
          <w:color w:val="000000"/>
          <w:sz w:val="20"/>
          <w:szCs w:val="20"/>
        </w:rPr>
      </w:pPr>
      <w:r w:rsidRPr="00707F92">
        <w:rPr>
          <w:color w:val="000000"/>
          <w:sz w:val="20"/>
          <w:szCs w:val="20"/>
        </w:rPr>
        <w:t>[Start with what is unique about this case and what does it add to the scientific literature. Report the patient’s main complaint, followed by the important clinical findings, primary diagnoses, interventions, and outcomes. End with what are the “take-away” lessons from this case report.]</w:t>
      </w:r>
    </w:p>
    <w:p w14:paraId="60DDD88C" w14:textId="77777777" w:rsidR="003E05CD" w:rsidRPr="00197B43" w:rsidRDefault="003E05CD" w:rsidP="003E05CD">
      <w:pPr>
        <w:spacing w:after="0" w:line="240" w:lineRule="auto"/>
        <w:jc w:val="both"/>
        <w:rPr>
          <w:color w:val="000000"/>
          <w:sz w:val="20"/>
          <w:szCs w:val="20"/>
        </w:rPr>
      </w:pPr>
    </w:p>
    <w:p w14:paraId="12379A33" w14:textId="7DFF786C" w:rsidR="00AF15C0" w:rsidRPr="003E69FE" w:rsidRDefault="003E05CD" w:rsidP="003E05CD">
      <w:pPr>
        <w:spacing w:after="0" w:line="240" w:lineRule="auto"/>
        <w:jc w:val="both"/>
        <w:rPr>
          <w:color w:val="000000" w:themeColor="text1"/>
          <w:sz w:val="20"/>
          <w:szCs w:val="20"/>
        </w:rPr>
      </w:pPr>
      <w:commentRangeStart w:id="17"/>
      <w:r w:rsidRPr="00197B43">
        <w:rPr>
          <w:color w:val="000000"/>
          <w:sz w:val="20"/>
          <w:szCs w:val="20"/>
        </w:rPr>
        <w:t>Keywords</w:t>
      </w:r>
      <w:commentRangeEnd w:id="17"/>
      <w:r w:rsidRPr="00197B43">
        <w:rPr>
          <w:rStyle w:val="CommentReference"/>
          <w:color w:val="000000"/>
          <w:sz w:val="20"/>
          <w:szCs w:val="20"/>
        </w:rPr>
        <w:commentReference w:id="17"/>
      </w:r>
      <w:r w:rsidRPr="00197B43">
        <w:rPr>
          <w:color w:val="000000"/>
          <w:sz w:val="20"/>
          <w:szCs w:val="20"/>
        </w:rPr>
        <w:t>: [keyword1, keyword2, keyword3, keyword 4, …]</w:t>
      </w:r>
    </w:p>
    <w:p w14:paraId="7A234D39" w14:textId="23F94864" w:rsidR="00AF15C0" w:rsidRPr="003E69FE" w:rsidRDefault="00204D6F" w:rsidP="00AF15C0">
      <w:pPr>
        <w:pStyle w:val="Abstrakind"/>
        <w:spacing w:line="240" w:lineRule="auto"/>
      </w:pPr>
      <w:r>
        <w:rPr>
          <w:noProof/>
        </w:rPr>
        <w:pict w14:anchorId="107434EF">
          <v:shape id="_x0000_s2061" type="#_x0000_t32" style="position:absolute;left:0;text-align:left;margin-left:-.3pt;margin-top:11.95pt;width:483.15pt;height:0;z-index:251659264;mso-position-horizontal-relative:text;mso-position-vertical-relative:text" o:connectortype="straight" strokecolor="#144728" strokeweight="1.5pt"/>
        </w:pict>
      </w:r>
    </w:p>
    <w:p w14:paraId="3756747A" w14:textId="56B97639" w:rsidR="00AF15C0" w:rsidRDefault="00AF15C0" w:rsidP="00AF15C0">
      <w:pPr>
        <w:spacing w:after="0" w:line="240" w:lineRule="auto"/>
        <w:rPr>
          <w:rFonts w:cs="Times New Roman"/>
          <w:sz w:val="20"/>
          <w:szCs w:val="20"/>
        </w:rPr>
      </w:pPr>
    </w:p>
    <w:p w14:paraId="0ABF2E09" w14:textId="5615A67C" w:rsidR="00AF15C0" w:rsidRPr="00FC249F" w:rsidRDefault="00A4770D" w:rsidP="00AF15C0">
      <w:pPr>
        <w:spacing w:after="0" w:line="240" w:lineRule="auto"/>
        <w:jc w:val="center"/>
        <w:rPr>
          <w:b/>
          <w:bCs/>
          <w:color w:val="000000"/>
          <w:sz w:val="28"/>
          <w:szCs w:val="28"/>
        </w:rPr>
      </w:pPr>
      <w:r w:rsidRPr="00AD18CB">
        <w:rPr>
          <w:b/>
          <w:bCs/>
          <w:color w:val="000000"/>
          <w:sz w:val="28"/>
          <w:szCs w:val="28"/>
        </w:rPr>
        <w:t>[</w:t>
      </w:r>
      <w:r>
        <w:rPr>
          <w:b/>
          <w:bCs/>
          <w:color w:val="000000"/>
          <w:sz w:val="28"/>
          <w:szCs w:val="28"/>
        </w:rPr>
        <w:t>Judul Artikel</w:t>
      </w:r>
      <w:r w:rsidRPr="00AD18CB">
        <w:rPr>
          <w:b/>
          <w:bCs/>
          <w:color w:val="000000"/>
          <w:sz w:val="28"/>
          <w:szCs w:val="28"/>
        </w:rPr>
        <w:t xml:space="preserve">: </w:t>
      </w:r>
      <w:r>
        <w:rPr>
          <w:b/>
          <w:bCs/>
          <w:color w:val="000000"/>
          <w:sz w:val="28"/>
          <w:szCs w:val="28"/>
        </w:rPr>
        <w:t>Laporan Kasus</w:t>
      </w:r>
      <w:r w:rsidRPr="00AD18CB">
        <w:rPr>
          <w:b/>
          <w:bCs/>
          <w:color w:val="000000"/>
          <w:sz w:val="28"/>
          <w:szCs w:val="28"/>
        </w:rPr>
        <w:t>]</w:t>
      </w:r>
    </w:p>
    <w:p w14:paraId="6355CE35" w14:textId="77777777" w:rsidR="00AF15C0" w:rsidRPr="003E69FE" w:rsidRDefault="00AF15C0" w:rsidP="00AF15C0">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7144"/>
      </w:tblGrid>
      <w:tr w:rsidR="00AF15C0" w:rsidRPr="003E69FE" w14:paraId="37083081" w14:textId="77777777" w:rsidTr="004A1D54">
        <w:tc>
          <w:tcPr>
            <w:tcW w:w="2520" w:type="dxa"/>
            <w:shd w:val="clear" w:color="auto" w:fill="144728"/>
          </w:tcPr>
          <w:p w14:paraId="6DD4B745" w14:textId="77777777" w:rsidR="00AF15C0" w:rsidRPr="008B19FD" w:rsidRDefault="00AF15C0" w:rsidP="004A1D54">
            <w:pPr>
              <w:rPr>
                <w:rFonts w:cs="Times New Roman"/>
                <w:b/>
                <w:bCs/>
                <w:color w:val="FFFFFF" w:themeColor="background1"/>
                <w:sz w:val="24"/>
                <w:szCs w:val="24"/>
              </w:rPr>
            </w:pPr>
            <w:r w:rsidRPr="008B19FD">
              <w:rPr>
                <w:b/>
                <w:bCs/>
                <w:color w:val="FFFFFF" w:themeColor="background1"/>
                <w:lang w:val="en-US"/>
              </w:rPr>
              <w:t>Abstra</w:t>
            </w:r>
            <w:r>
              <w:rPr>
                <w:b/>
                <w:bCs/>
                <w:color w:val="FFFFFF" w:themeColor="background1"/>
                <w:lang w:val="en-US"/>
              </w:rPr>
              <w:t>k</w:t>
            </w:r>
          </w:p>
        </w:tc>
        <w:tc>
          <w:tcPr>
            <w:tcW w:w="7144" w:type="dxa"/>
            <w:shd w:val="clear" w:color="auto" w:fill="DFE0E1"/>
          </w:tcPr>
          <w:p w14:paraId="1487C11D" w14:textId="77777777" w:rsidR="00AF15C0" w:rsidRPr="003E69FE" w:rsidRDefault="00AF15C0" w:rsidP="004A1D54">
            <w:pPr>
              <w:jc w:val="center"/>
              <w:rPr>
                <w:rFonts w:cs="Times New Roman"/>
                <w:b/>
                <w:bCs/>
                <w:sz w:val="20"/>
                <w:szCs w:val="20"/>
              </w:rPr>
            </w:pPr>
          </w:p>
        </w:tc>
      </w:tr>
    </w:tbl>
    <w:p w14:paraId="68AF3FFD" w14:textId="7935C8C4" w:rsidR="00C46CE5" w:rsidRPr="009F738C" w:rsidRDefault="009F738C" w:rsidP="00C46CE5">
      <w:pPr>
        <w:spacing w:after="0" w:line="240" w:lineRule="auto"/>
        <w:jc w:val="both"/>
        <w:rPr>
          <w:color w:val="000000"/>
          <w:sz w:val="20"/>
          <w:szCs w:val="20"/>
        </w:rPr>
      </w:pPr>
      <w:r w:rsidRPr="009F738C">
        <w:rPr>
          <w:color w:val="000000"/>
          <w:sz w:val="20"/>
          <w:szCs w:val="20"/>
        </w:rPr>
        <w:t>[Mulailah dengan menyoroti keunikan kasus ini serta kontribusinya terhadap literatur ilmiah yang ada. Uraikan keluhan utama pasien, diikuti dengan temuan klinis yang signifikan, diagnosis utama, intervensi yang diberikan, serta hasil klinisnya. Akhiri dengan pelajaran penting atau “implikasi klinis” yang dapat diambil dari laporan kasus ini]</w:t>
      </w:r>
    </w:p>
    <w:p w14:paraId="2636AA6C" w14:textId="77777777" w:rsidR="00C46CE5" w:rsidRPr="00197B43" w:rsidRDefault="00C46CE5" w:rsidP="00C46CE5">
      <w:pPr>
        <w:spacing w:after="0" w:line="240" w:lineRule="auto"/>
        <w:jc w:val="both"/>
        <w:rPr>
          <w:color w:val="000000"/>
          <w:sz w:val="20"/>
          <w:szCs w:val="20"/>
        </w:rPr>
      </w:pPr>
    </w:p>
    <w:p w14:paraId="3904436D" w14:textId="1A34BF16" w:rsidR="00AF15C0" w:rsidRPr="00921C5E" w:rsidRDefault="00C46CE5" w:rsidP="00C46CE5">
      <w:pPr>
        <w:spacing w:after="0" w:line="240" w:lineRule="auto"/>
        <w:jc w:val="both"/>
        <w:rPr>
          <w:color w:val="000000"/>
          <w:sz w:val="20"/>
          <w:szCs w:val="20"/>
        </w:rPr>
      </w:pPr>
      <w:r w:rsidRPr="00921C5E">
        <w:rPr>
          <w:color w:val="000000"/>
          <w:sz w:val="20"/>
          <w:szCs w:val="20"/>
        </w:rPr>
        <w:t>Kata kunci: [katakunci1, katakunci2, katakunci3, katakunci 4, …]</w:t>
      </w:r>
    </w:p>
    <w:p w14:paraId="739B88FB" w14:textId="1AC8FC4E" w:rsidR="00AF15C0" w:rsidRPr="00811937" w:rsidRDefault="00AF15C0" w:rsidP="00AF15C0">
      <w:pPr>
        <w:spacing w:after="0" w:line="240" w:lineRule="auto"/>
        <w:rPr>
          <w:rFonts w:cs="Times New Roman"/>
          <w:sz w:val="20"/>
          <w:szCs w:val="20"/>
        </w:rPr>
        <w:sectPr w:rsidR="00AF15C0" w:rsidRPr="00811937" w:rsidSect="008057FD">
          <w:pgSz w:w="11906" w:h="16838"/>
          <w:pgMar w:top="567" w:right="1106" w:bottom="1134" w:left="1134" w:header="709" w:footer="454" w:gutter="0"/>
          <w:pgNumType w:start="1"/>
          <w:cols w:space="708"/>
          <w:titlePg/>
          <w:docGrid w:linePitch="360"/>
        </w:sectPr>
      </w:pPr>
    </w:p>
    <w:p w14:paraId="30E303F7" w14:textId="7AE5A338" w:rsidR="00921C5E" w:rsidRDefault="00204D6F">
      <w:pPr>
        <w:rPr>
          <w:rFonts w:cs="Times New Roman"/>
          <w:b/>
          <w:bCs/>
          <w:color w:val="144728"/>
          <w:szCs w:val="24"/>
        </w:rPr>
      </w:pPr>
      <w:r>
        <w:rPr>
          <w:rFonts w:cs="Times New Roman"/>
          <w:noProof/>
          <w:sz w:val="20"/>
          <w:szCs w:val="20"/>
        </w:rPr>
        <w:pict w14:anchorId="1428EBE5">
          <v:shape id="_x0000_s2065" type="#_x0000_t32" style="position:absolute;margin-left:0;margin-top:16.7pt;width:483.15pt;height:0;z-index:251662336;mso-position-horizontal-relative:text;mso-position-vertical-relative:text" o:connectortype="straight" strokecolor="#144728" strokeweight="1.5pt"/>
        </w:pict>
      </w:r>
      <w:r w:rsidR="00921C5E">
        <w:rPr>
          <w:rFonts w:cs="Times New Roman"/>
          <w:b/>
          <w:bCs/>
          <w:color w:val="144728"/>
          <w:szCs w:val="24"/>
        </w:rPr>
        <w:br w:type="page"/>
      </w:r>
    </w:p>
    <w:p w14:paraId="6DADA648" w14:textId="77777777" w:rsidR="00AF15C0" w:rsidRDefault="00AF15C0" w:rsidP="00AF15C0">
      <w:pPr>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AF15C0" w14:paraId="7CC0BAAE" w14:textId="77777777" w:rsidTr="004A1D54">
        <w:tc>
          <w:tcPr>
            <w:tcW w:w="2432" w:type="dxa"/>
            <w:shd w:val="clear" w:color="auto" w:fill="DFE0E1"/>
          </w:tcPr>
          <w:p w14:paraId="101BDB19" w14:textId="77777777" w:rsidR="00AF15C0" w:rsidRPr="00B13A2D" w:rsidRDefault="00AF15C0" w:rsidP="004A1D54">
            <w:pPr>
              <w:spacing w:line="276" w:lineRule="auto"/>
              <w:jc w:val="both"/>
              <w:rPr>
                <w:rFonts w:cs="Times New Roman"/>
                <w:b/>
                <w:bCs/>
                <w:color w:val="144728"/>
                <w:sz w:val="24"/>
                <w:szCs w:val="24"/>
              </w:rPr>
            </w:pPr>
            <w:commentRangeStart w:id="18"/>
            <w:r w:rsidRPr="00B13A2D">
              <w:rPr>
                <w:b/>
                <w:bCs/>
                <w:color w:val="144728"/>
                <w:sz w:val="24"/>
                <w:szCs w:val="24"/>
              </w:rPr>
              <w:t>Introduction</w:t>
            </w:r>
            <w:commentRangeEnd w:id="18"/>
            <w:r w:rsidR="00C46CE5" w:rsidRPr="00B13A2D">
              <w:rPr>
                <w:rStyle w:val="CommentReference"/>
                <w:rFonts w:cs="Times New Roman"/>
                <w:b/>
                <w:bCs/>
                <w:color w:val="144728"/>
                <w:sz w:val="24"/>
                <w:szCs w:val="24"/>
              </w:rPr>
              <w:commentReference w:id="18"/>
            </w:r>
          </w:p>
        </w:tc>
        <w:tc>
          <w:tcPr>
            <w:tcW w:w="2432" w:type="dxa"/>
            <w:shd w:val="clear" w:color="auto" w:fill="144628"/>
          </w:tcPr>
          <w:p w14:paraId="17B102AF" w14:textId="77777777" w:rsidR="00AF15C0" w:rsidRDefault="00AF15C0" w:rsidP="004A1D54">
            <w:pPr>
              <w:spacing w:line="276" w:lineRule="auto"/>
              <w:jc w:val="both"/>
              <w:rPr>
                <w:rFonts w:cs="Times New Roman"/>
                <w:b/>
                <w:bCs/>
                <w:color w:val="144728"/>
                <w:szCs w:val="24"/>
              </w:rPr>
            </w:pPr>
          </w:p>
        </w:tc>
      </w:tr>
    </w:tbl>
    <w:p w14:paraId="613B60DC" w14:textId="44651C1A" w:rsidR="00303B44" w:rsidRPr="00303B44" w:rsidRDefault="00303B44" w:rsidP="00303B44">
      <w:pPr>
        <w:spacing w:line="276" w:lineRule="auto"/>
        <w:jc w:val="both"/>
        <w:rPr>
          <w:color w:val="000000"/>
        </w:rPr>
      </w:pPr>
      <w:commentRangeStart w:id="19"/>
      <w:r w:rsidRPr="00303B44">
        <w:rPr>
          <w:color w:val="000000"/>
        </w:rPr>
        <w:t xml:space="preserve">[This part should be brief. Always write in narrative form, do not write in bulleted or numbered layout. </w:t>
      </w:r>
      <w:commentRangeEnd w:id="19"/>
      <w:r w:rsidRPr="00303B44">
        <w:rPr>
          <w:rStyle w:val="CommentReference"/>
          <w:color w:val="000000"/>
          <w:sz w:val="24"/>
          <w:szCs w:val="22"/>
        </w:rPr>
        <w:commentReference w:id="19"/>
      </w:r>
    </w:p>
    <w:p w14:paraId="46E2A19A" w14:textId="53FCA2A1" w:rsidR="00AF15C0" w:rsidRPr="00303B44" w:rsidRDefault="00303B44" w:rsidP="00303B44">
      <w:pPr>
        <w:spacing w:line="276" w:lineRule="auto"/>
        <w:jc w:val="both"/>
        <w:rPr>
          <w:color w:val="000000"/>
        </w:rPr>
      </w:pPr>
      <w:r w:rsidRPr="00303B44">
        <w:rPr>
          <w:color w:val="000000"/>
        </w:rPr>
        <w:t>Start with a brief summary of why this case is unique. This section may include several, but not many, medical literature refere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346"/>
      </w:tblGrid>
      <w:tr w:rsidR="00AF15C0" w14:paraId="090B4AEA" w14:textId="77777777" w:rsidTr="004A1D54">
        <w:trPr>
          <w:trHeight w:val="86"/>
        </w:trPr>
        <w:tc>
          <w:tcPr>
            <w:tcW w:w="2518" w:type="dxa"/>
            <w:shd w:val="clear" w:color="auto" w:fill="DFE0E1"/>
          </w:tcPr>
          <w:p w14:paraId="7F5E70DA" w14:textId="450D423B" w:rsidR="00AF15C0" w:rsidRDefault="00441F5F" w:rsidP="004A1D54">
            <w:pPr>
              <w:spacing w:line="276" w:lineRule="auto"/>
              <w:jc w:val="both"/>
              <w:rPr>
                <w:rFonts w:cs="Times New Roman"/>
                <w:b/>
                <w:bCs/>
                <w:color w:val="144728"/>
                <w:szCs w:val="24"/>
              </w:rPr>
            </w:pPr>
            <w:r>
              <w:rPr>
                <w:rFonts w:cs="Times New Roman"/>
                <w:b/>
                <w:bCs/>
                <w:color w:val="144728"/>
                <w:sz w:val="24"/>
                <w:szCs w:val="28"/>
              </w:rPr>
              <w:t>Case Report</w:t>
            </w:r>
          </w:p>
        </w:tc>
        <w:tc>
          <w:tcPr>
            <w:tcW w:w="2346" w:type="dxa"/>
            <w:shd w:val="clear" w:color="auto" w:fill="144628"/>
          </w:tcPr>
          <w:p w14:paraId="651C4837" w14:textId="77777777" w:rsidR="00AF15C0" w:rsidRDefault="00AF15C0" w:rsidP="004A1D54">
            <w:pPr>
              <w:spacing w:line="276" w:lineRule="auto"/>
              <w:jc w:val="both"/>
              <w:rPr>
                <w:rFonts w:cs="Times New Roman"/>
                <w:b/>
                <w:bCs/>
                <w:color w:val="144728"/>
                <w:szCs w:val="24"/>
              </w:rPr>
            </w:pPr>
          </w:p>
        </w:tc>
      </w:tr>
    </w:tbl>
    <w:p w14:paraId="1E9C751C" w14:textId="77777777" w:rsidR="00054300" w:rsidRPr="00054300" w:rsidRDefault="00054300" w:rsidP="00054300">
      <w:pPr>
        <w:spacing w:line="276" w:lineRule="auto"/>
        <w:jc w:val="both"/>
        <w:rPr>
          <w:color w:val="000000"/>
        </w:rPr>
      </w:pPr>
      <w:r w:rsidRPr="00054300">
        <w:rPr>
          <w:color w:val="000000"/>
        </w:rPr>
        <w:t xml:space="preserve">[This part should be written as detailed as possible. Start with de-identified patient information (e.g., age, sex, BMI, diagnosis). </w:t>
      </w:r>
    </w:p>
    <w:p w14:paraId="73457B7A" w14:textId="1DE38D1A" w:rsidR="00054300" w:rsidRPr="00054300" w:rsidRDefault="00054300" w:rsidP="00054300">
      <w:pPr>
        <w:spacing w:line="276" w:lineRule="auto"/>
        <w:jc w:val="both"/>
        <w:rPr>
          <w:color w:val="000000"/>
        </w:rPr>
      </w:pPr>
      <w:r w:rsidRPr="00054300">
        <w:rPr>
          <w:color w:val="000000"/>
        </w:rPr>
        <w:t xml:space="preserve">Then, follow with primary complaint and the extended symptoms of the patient. Relevant past interventions and their respective outcome, medical and family history, and relevant genetic information should be added as well. </w:t>
      </w:r>
    </w:p>
    <w:p w14:paraId="4B9EDC06" w14:textId="77777777" w:rsidR="00054300" w:rsidRPr="00054300" w:rsidRDefault="00054300" w:rsidP="00054300">
      <w:pPr>
        <w:spacing w:line="276" w:lineRule="auto"/>
        <w:jc w:val="both"/>
        <w:rPr>
          <w:color w:val="000000"/>
        </w:rPr>
      </w:pPr>
      <w:r w:rsidRPr="00054300">
        <w:rPr>
          <w:color w:val="000000"/>
        </w:rPr>
        <w:t>Continue with clinical findings (i.e., physical examination, laboratory, radiology findings). If necessary, all lab findings can be summarised in a table. Radiology findings can be reported as a figure as long as the authors have removed of blurred the patient’s identity, including, name, age, hospital’s name, and medical record number.</w:t>
      </w:r>
    </w:p>
    <w:p w14:paraId="0D7EF093" w14:textId="286BB0D1" w:rsidR="00AF15C0" w:rsidRPr="00197B43" w:rsidRDefault="00054300" w:rsidP="00054300">
      <w:pPr>
        <w:spacing w:line="276" w:lineRule="auto"/>
        <w:jc w:val="both"/>
        <w:rPr>
          <w:color w:val="000000" w:themeColor="text1"/>
        </w:rPr>
      </w:pPr>
      <w:r w:rsidRPr="00054300">
        <w:rPr>
          <w:color w:val="000000"/>
        </w:rPr>
        <w:t xml:space="preserve">Next, present the intervention in details highlighting all the important observations related to the topic. Finally, end with the follow up and outcome of patient. Adverse and unanticipated events should always be reported. We strongly recommend creating a visualization figure that summarize the timeline of the patient. See the Figure 1 of this publication as an example: </w:t>
      </w:r>
      <w:hyperlink r:id="rId26" w:history="1">
        <w:r w:rsidRPr="00054300">
          <w:rPr>
            <w:rStyle w:val="Hyperlink"/>
          </w:rPr>
          <w:t>https://surgicalcasereports.springeropen.com/articles/10.1186/s40792-019-0588-7</w:t>
        </w:r>
      </w:hyperlink>
      <w:r w:rsidRPr="00054300">
        <w:rPr>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034"/>
      </w:tblGrid>
      <w:tr w:rsidR="00AF15C0" w:rsidRPr="00197B43" w14:paraId="2C3AC55B" w14:textId="77777777" w:rsidTr="00482A9B">
        <w:trPr>
          <w:trHeight w:val="86"/>
        </w:trPr>
        <w:tc>
          <w:tcPr>
            <w:tcW w:w="2660" w:type="dxa"/>
            <w:shd w:val="clear" w:color="auto" w:fill="DFE0E1"/>
          </w:tcPr>
          <w:p w14:paraId="59DFFAC3" w14:textId="4C079471" w:rsidR="00AF15C0" w:rsidRPr="00197B43" w:rsidRDefault="00482A9B" w:rsidP="004A1D54">
            <w:pPr>
              <w:spacing w:line="276" w:lineRule="auto"/>
              <w:jc w:val="both"/>
              <w:rPr>
                <w:rFonts w:cs="Times New Roman"/>
                <w:b/>
                <w:bCs/>
                <w:color w:val="144728"/>
                <w:szCs w:val="24"/>
              </w:rPr>
            </w:pPr>
            <w:commentRangeStart w:id="20"/>
            <w:r>
              <w:rPr>
                <w:rFonts w:cs="Times New Roman"/>
                <w:b/>
                <w:bCs/>
                <w:color w:val="144728"/>
                <w:sz w:val="24"/>
                <w:szCs w:val="28"/>
              </w:rPr>
              <w:t>Discussion</w:t>
            </w:r>
            <w:commentRangeEnd w:id="20"/>
            <w:r w:rsidR="00F52FA7" w:rsidRPr="00197B43">
              <w:rPr>
                <w:rStyle w:val="CommentReference"/>
                <w:rFonts w:cs="Times New Roman"/>
                <w:b/>
                <w:bCs/>
                <w:color w:val="144728"/>
                <w:sz w:val="22"/>
                <w:szCs w:val="24"/>
              </w:rPr>
              <w:commentReference w:id="20"/>
            </w:r>
          </w:p>
        </w:tc>
        <w:tc>
          <w:tcPr>
            <w:tcW w:w="2034" w:type="dxa"/>
            <w:shd w:val="clear" w:color="auto" w:fill="144628"/>
          </w:tcPr>
          <w:p w14:paraId="00A3EFFF" w14:textId="77777777" w:rsidR="00AF15C0" w:rsidRPr="00197B43" w:rsidRDefault="00AF15C0" w:rsidP="004A1D54">
            <w:pPr>
              <w:spacing w:line="276" w:lineRule="auto"/>
              <w:jc w:val="both"/>
              <w:rPr>
                <w:rFonts w:cs="Times New Roman"/>
                <w:b/>
                <w:bCs/>
                <w:color w:val="144728"/>
                <w:szCs w:val="24"/>
              </w:rPr>
            </w:pPr>
          </w:p>
        </w:tc>
      </w:tr>
    </w:tbl>
    <w:p w14:paraId="0C0917D1" w14:textId="77777777" w:rsidR="00E76560" w:rsidRPr="00E76560" w:rsidRDefault="00E76560" w:rsidP="00E76560">
      <w:pPr>
        <w:spacing w:line="276" w:lineRule="auto"/>
        <w:jc w:val="both"/>
        <w:rPr>
          <w:color w:val="000000"/>
        </w:rPr>
      </w:pPr>
      <w:r w:rsidRPr="00E76560">
        <w:rPr>
          <w:b/>
          <w:bCs/>
          <w:color w:val="000000"/>
        </w:rPr>
        <w:t>[</w:t>
      </w:r>
      <w:r w:rsidRPr="00E76560">
        <w:rPr>
          <w:color w:val="000000"/>
        </w:rPr>
        <w:t xml:space="preserve">The editorial board of JATI Udayana regularly receives manuscripts with long discussion. This is not necessarily an indication of a good discussion. With a word limit of 1,500 words, we are making authors to really think how to convey the message in such a short report. </w:t>
      </w:r>
    </w:p>
    <w:p w14:paraId="53E370BD" w14:textId="6896716B" w:rsidR="00E76560" w:rsidRPr="00E76560" w:rsidRDefault="00E76560" w:rsidP="00E76560">
      <w:pPr>
        <w:spacing w:line="276" w:lineRule="auto"/>
        <w:jc w:val="both"/>
        <w:rPr>
          <w:color w:val="000000"/>
        </w:rPr>
      </w:pPr>
      <w:r w:rsidRPr="00E76560">
        <w:rPr>
          <w:color w:val="000000"/>
        </w:rPr>
        <w:t xml:space="preserve">Start with a paragraph that re-introduces your choice of intervention (or its equivalent depending on the nature of this report). Next several paragraphs should discuss the rationale of your choice and associate it to the </w:t>
      </w:r>
      <w:r w:rsidRPr="00E76560">
        <w:rPr>
          <w:b/>
          <w:bCs/>
          <w:color w:val="000000"/>
          <w:u w:val="single"/>
        </w:rPr>
        <w:t>up-to-date</w:t>
      </w:r>
      <w:r w:rsidRPr="00E76560">
        <w:rPr>
          <w:color w:val="000000"/>
        </w:rPr>
        <w:t xml:space="preserve"> relevant literature. This is where authors can discuss pathology/injury mechanisms, current guidelines, and case highlights. </w:t>
      </w:r>
    </w:p>
    <w:p w14:paraId="5768D346" w14:textId="6E89FC38" w:rsidR="00E76560" w:rsidRPr="00E76560" w:rsidRDefault="00E76560" w:rsidP="00E76560">
      <w:pPr>
        <w:spacing w:line="276" w:lineRule="auto"/>
        <w:jc w:val="both"/>
        <w:rPr>
          <w:color w:val="000000"/>
        </w:rPr>
      </w:pPr>
      <w:r w:rsidRPr="00E76560">
        <w:rPr>
          <w:color w:val="000000"/>
        </w:rPr>
        <w:t xml:space="preserve">Furthermore, discuss the strength and limitations to your approach to this case. In the event of poor outcome, discuss what can be improved on how we could have approached similar cases in the future. Authors may also summarise several previously similar case reports and discuss the variations in the outcome.   </w:t>
      </w:r>
    </w:p>
    <w:p w14:paraId="0B5B5CC1" w14:textId="19DD4423" w:rsidR="00BE4440" w:rsidRDefault="00E76560" w:rsidP="00AF15C0">
      <w:pPr>
        <w:spacing w:line="276" w:lineRule="auto"/>
        <w:jc w:val="both"/>
        <w:rPr>
          <w:color w:val="000000"/>
        </w:rPr>
      </w:pPr>
      <w:r w:rsidRPr="00A40875">
        <w:rPr>
          <w:b/>
          <w:bCs/>
          <w:color w:val="000000"/>
        </w:rPr>
        <w:t>The final paragraph</w:t>
      </w:r>
      <w:r w:rsidRPr="00E76560">
        <w:rPr>
          <w:color w:val="000000"/>
        </w:rPr>
        <w:t xml:space="preserve"> should consist of the conclusion and the primary take-away lessons from this case report. There should be no references in this part.]</w:t>
      </w:r>
    </w:p>
    <w:p w14:paraId="588BBCF8" w14:textId="77777777" w:rsidR="00BE4440" w:rsidRDefault="00BE4440">
      <w:pPr>
        <w:rPr>
          <w:color w:val="000000"/>
        </w:rPr>
      </w:pPr>
      <w:r>
        <w:rPr>
          <w:color w:val="000000"/>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A2A2162" w14:textId="77777777" w:rsidTr="004A1D54">
        <w:trPr>
          <w:trHeight w:val="86"/>
        </w:trPr>
        <w:tc>
          <w:tcPr>
            <w:tcW w:w="3936" w:type="dxa"/>
            <w:shd w:val="clear" w:color="auto" w:fill="DFE0E1"/>
          </w:tcPr>
          <w:p w14:paraId="4B021C13" w14:textId="77777777" w:rsidR="00AF15C0" w:rsidRDefault="00AF15C0" w:rsidP="004A1D54">
            <w:pPr>
              <w:spacing w:line="276" w:lineRule="auto"/>
              <w:jc w:val="both"/>
              <w:rPr>
                <w:rFonts w:cs="Times New Roman"/>
                <w:b/>
                <w:bCs/>
                <w:color w:val="144728"/>
                <w:szCs w:val="24"/>
              </w:rPr>
            </w:pPr>
            <w:commentRangeStart w:id="21"/>
            <w:r w:rsidRPr="00455747">
              <w:rPr>
                <w:rFonts w:cs="Times New Roman"/>
                <w:b/>
                <w:bCs/>
                <w:color w:val="144728"/>
                <w:sz w:val="24"/>
                <w:szCs w:val="28"/>
              </w:rPr>
              <w:lastRenderedPageBreak/>
              <w:t>Acknowledgement</w:t>
            </w:r>
            <w:commentRangeEnd w:id="21"/>
            <w:r w:rsidR="00C46CE5">
              <w:rPr>
                <w:rStyle w:val="CommentReference"/>
                <w:rFonts w:cs="Times New Roman"/>
                <w:b/>
                <w:bCs/>
                <w:color w:val="144728"/>
                <w:sz w:val="22"/>
                <w:szCs w:val="24"/>
              </w:rPr>
              <w:commentReference w:id="21"/>
            </w:r>
          </w:p>
        </w:tc>
        <w:tc>
          <w:tcPr>
            <w:tcW w:w="850" w:type="dxa"/>
            <w:shd w:val="clear" w:color="auto" w:fill="144628"/>
          </w:tcPr>
          <w:p w14:paraId="2AFBD514" w14:textId="77777777" w:rsidR="00AF15C0" w:rsidRDefault="00AF15C0" w:rsidP="004A1D54">
            <w:pPr>
              <w:spacing w:line="276" w:lineRule="auto"/>
              <w:jc w:val="both"/>
              <w:rPr>
                <w:rFonts w:cs="Times New Roman"/>
                <w:b/>
                <w:bCs/>
                <w:color w:val="144728"/>
                <w:szCs w:val="24"/>
              </w:rPr>
            </w:pPr>
          </w:p>
        </w:tc>
      </w:tr>
    </w:tbl>
    <w:p w14:paraId="5D4F5A28" w14:textId="77777777" w:rsidR="00AF15C0" w:rsidRDefault="00AF15C0" w:rsidP="00554DE0">
      <w:pPr>
        <w:spacing w:line="276" w:lineRule="auto"/>
        <w:jc w:val="both"/>
        <w:rPr>
          <w:color w:val="000000" w:themeColor="text1"/>
        </w:rPr>
      </w:pPr>
      <w:r w:rsidRPr="00FC121D">
        <w:t>The authors have no acknowledgment to decl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554DE0" w14:paraId="6AC86FFD" w14:textId="77777777" w:rsidTr="00566F01">
        <w:trPr>
          <w:trHeight w:val="86"/>
        </w:trPr>
        <w:tc>
          <w:tcPr>
            <w:tcW w:w="3936" w:type="dxa"/>
            <w:shd w:val="clear" w:color="auto" w:fill="DFE0E1"/>
          </w:tcPr>
          <w:p w14:paraId="486B9F06" w14:textId="14A8A3DC" w:rsidR="00554DE0" w:rsidRPr="00B34517" w:rsidRDefault="00B34517" w:rsidP="00554DE0">
            <w:pPr>
              <w:spacing w:line="276" w:lineRule="auto"/>
              <w:jc w:val="both"/>
              <w:rPr>
                <w:rFonts w:cs="Times New Roman"/>
                <w:b/>
                <w:bCs/>
                <w:color w:val="144728"/>
                <w:sz w:val="24"/>
                <w:szCs w:val="24"/>
              </w:rPr>
            </w:pPr>
            <w:commentRangeStart w:id="22"/>
            <w:r w:rsidRPr="00B34517">
              <w:rPr>
                <w:b/>
                <w:bCs/>
                <w:color w:val="144728"/>
                <w:sz w:val="24"/>
                <w:szCs w:val="24"/>
              </w:rPr>
              <w:t xml:space="preserve">Declaration of </w:t>
            </w:r>
            <w:r>
              <w:rPr>
                <w:b/>
                <w:bCs/>
                <w:color w:val="144728"/>
                <w:sz w:val="24"/>
                <w:szCs w:val="24"/>
              </w:rPr>
              <w:t>P</w:t>
            </w:r>
            <w:r w:rsidRPr="00B34517">
              <w:rPr>
                <w:b/>
                <w:bCs/>
                <w:color w:val="144728"/>
                <w:sz w:val="24"/>
                <w:szCs w:val="24"/>
              </w:rPr>
              <w:t xml:space="preserve">atient </w:t>
            </w:r>
            <w:r>
              <w:rPr>
                <w:b/>
                <w:bCs/>
                <w:color w:val="144728"/>
                <w:sz w:val="24"/>
                <w:szCs w:val="24"/>
              </w:rPr>
              <w:t>C</w:t>
            </w:r>
            <w:r w:rsidRPr="00B34517">
              <w:rPr>
                <w:b/>
                <w:bCs/>
                <w:color w:val="144728"/>
                <w:sz w:val="24"/>
                <w:szCs w:val="24"/>
              </w:rPr>
              <w:t>onsent</w:t>
            </w:r>
            <w:commentRangeEnd w:id="22"/>
            <w:r w:rsidR="0008732F" w:rsidRPr="00B34517">
              <w:rPr>
                <w:rStyle w:val="CommentReference"/>
                <w:rFonts w:cs="Times New Roman"/>
                <w:b/>
                <w:bCs/>
                <w:color w:val="144728"/>
                <w:sz w:val="24"/>
                <w:szCs w:val="24"/>
              </w:rPr>
              <w:commentReference w:id="22"/>
            </w:r>
          </w:p>
        </w:tc>
        <w:tc>
          <w:tcPr>
            <w:tcW w:w="850" w:type="dxa"/>
            <w:shd w:val="clear" w:color="auto" w:fill="144628"/>
          </w:tcPr>
          <w:p w14:paraId="63C07EAC" w14:textId="77777777" w:rsidR="00554DE0" w:rsidRDefault="00554DE0" w:rsidP="00554DE0">
            <w:pPr>
              <w:spacing w:line="276" w:lineRule="auto"/>
              <w:jc w:val="both"/>
              <w:rPr>
                <w:rFonts w:cs="Times New Roman"/>
                <w:b/>
                <w:bCs/>
                <w:color w:val="144728"/>
                <w:szCs w:val="24"/>
              </w:rPr>
            </w:pPr>
          </w:p>
        </w:tc>
      </w:tr>
    </w:tbl>
    <w:p w14:paraId="48429B27" w14:textId="7DFD63A3" w:rsidR="00AF15C0" w:rsidRDefault="004741D5" w:rsidP="00AF15C0">
      <w:pPr>
        <w:spacing w:line="276" w:lineRule="auto"/>
        <w:contextualSpacing/>
        <w:jc w:val="both"/>
        <w:rPr>
          <w:color w:val="000000" w:themeColor="text1"/>
        </w:rPr>
      </w:pPr>
      <w:r>
        <w:t>The authors certify that they have obtained all appropriate patient consent forms. In the form, the patient(s) has/have given his/her/their consent for his/her/their images and other clinical information to be reported in the journal. The patients understand that their names and initials will not be published, and due efforts will be made to conceal their identity, but anonymity cannot be guaranteed.</w:t>
      </w:r>
    </w:p>
    <w:p w14:paraId="48964897" w14:textId="77777777" w:rsidR="00554DE0" w:rsidRPr="00BF3C73" w:rsidRDefault="00554DE0" w:rsidP="00AF15C0">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EA754E1" w14:textId="77777777" w:rsidTr="004A1D54">
        <w:trPr>
          <w:trHeight w:val="86"/>
        </w:trPr>
        <w:tc>
          <w:tcPr>
            <w:tcW w:w="3936" w:type="dxa"/>
            <w:shd w:val="clear" w:color="auto" w:fill="DFE0E1"/>
          </w:tcPr>
          <w:p w14:paraId="3E471337" w14:textId="77777777" w:rsidR="00AF15C0" w:rsidRDefault="00AF15C0" w:rsidP="004A1D54">
            <w:pPr>
              <w:spacing w:line="276" w:lineRule="auto"/>
              <w:jc w:val="both"/>
              <w:rPr>
                <w:rFonts w:cs="Times New Roman"/>
                <w:b/>
                <w:bCs/>
                <w:color w:val="144728"/>
                <w:szCs w:val="24"/>
              </w:rPr>
            </w:pPr>
            <w:commentRangeStart w:id="23"/>
            <w:r w:rsidRPr="00D66131">
              <w:rPr>
                <w:rFonts w:cs="Times New Roman"/>
                <w:b/>
                <w:bCs/>
                <w:color w:val="144728"/>
                <w:sz w:val="24"/>
                <w:szCs w:val="28"/>
              </w:rPr>
              <w:t xml:space="preserve">Financial </w:t>
            </w:r>
            <w:r>
              <w:rPr>
                <w:rFonts w:cs="Times New Roman"/>
                <w:b/>
                <w:bCs/>
                <w:color w:val="144728"/>
                <w:sz w:val="24"/>
                <w:szCs w:val="28"/>
              </w:rPr>
              <w:t>S</w:t>
            </w:r>
            <w:r w:rsidRPr="00D66131">
              <w:rPr>
                <w:rFonts w:cs="Times New Roman"/>
                <w:b/>
                <w:bCs/>
                <w:color w:val="144728"/>
                <w:sz w:val="24"/>
                <w:szCs w:val="28"/>
              </w:rPr>
              <w:t xml:space="preserve">upport and </w:t>
            </w:r>
            <w:r>
              <w:rPr>
                <w:rFonts w:cs="Times New Roman"/>
                <w:b/>
                <w:bCs/>
                <w:color w:val="144728"/>
                <w:sz w:val="24"/>
                <w:szCs w:val="28"/>
              </w:rPr>
              <w:t>S</w:t>
            </w:r>
            <w:r w:rsidRPr="00D66131">
              <w:rPr>
                <w:rFonts w:cs="Times New Roman"/>
                <w:b/>
                <w:bCs/>
                <w:color w:val="144728"/>
                <w:sz w:val="24"/>
                <w:szCs w:val="28"/>
              </w:rPr>
              <w:t>ponsorship</w:t>
            </w:r>
            <w:commentRangeEnd w:id="23"/>
            <w:r w:rsidR="00C46CE5">
              <w:rPr>
                <w:rStyle w:val="CommentReference"/>
                <w:rFonts w:cs="Times New Roman"/>
                <w:b/>
                <w:bCs/>
                <w:color w:val="144728"/>
                <w:sz w:val="22"/>
                <w:szCs w:val="24"/>
              </w:rPr>
              <w:commentReference w:id="23"/>
            </w:r>
          </w:p>
        </w:tc>
        <w:tc>
          <w:tcPr>
            <w:tcW w:w="850" w:type="dxa"/>
            <w:shd w:val="clear" w:color="auto" w:fill="144628"/>
          </w:tcPr>
          <w:p w14:paraId="47B8FBF9" w14:textId="77777777" w:rsidR="00AF15C0" w:rsidRDefault="00AF15C0" w:rsidP="004A1D54">
            <w:pPr>
              <w:spacing w:line="276" w:lineRule="auto"/>
              <w:jc w:val="both"/>
              <w:rPr>
                <w:rFonts w:cs="Times New Roman"/>
                <w:b/>
                <w:bCs/>
                <w:color w:val="144728"/>
                <w:szCs w:val="24"/>
              </w:rPr>
            </w:pPr>
          </w:p>
        </w:tc>
      </w:tr>
    </w:tbl>
    <w:p w14:paraId="146FF1EA" w14:textId="77777777" w:rsidR="00AF15C0" w:rsidRDefault="00AF15C0" w:rsidP="00AF15C0">
      <w:pPr>
        <w:spacing w:after="0" w:line="276" w:lineRule="auto"/>
        <w:jc w:val="both"/>
        <w:rPr>
          <w:color w:val="000000" w:themeColor="text1"/>
          <w:lang w:val="en-US"/>
        </w:rPr>
      </w:pPr>
      <w:r w:rsidRPr="00855109">
        <w:rPr>
          <w:color w:val="000000" w:themeColor="text1"/>
          <w:lang w:val="en-US"/>
        </w:rPr>
        <w:t>This research did not receive any specific grant from funding agencies in the public, commercial, or not-for-profit sectors.</w:t>
      </w:r>
    </w:p>
    <w:p w14:paraId="25A05E00" w14:textId="77777777" w:rsidR="00AF15C0" w:rsidRDefault="00AF15C0" w:rsidP="00AF15C0">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71F404E2" w14:textId="77777777" w:rsidTr="004A1D54">
        <w:trPr>
          <w:trHeight w:val="86"/>
        </w:trPr>
        <w:tc>
          <w:tcPr>
            <w:tcW w:w="3936" w:type="dxa"/>
            <w:shd w:val="clear" w:color="auto" w:fill="DFE0E1"/>
          </w:tcPr>
          <w:p w14:paraId="1442DE20" w14:textId="77777777" w:rsidR="00AF15C0" w:rsidRPr="005A2C1C" w:rsidRDefault="00AF15C0" w:rsidP="004A1D54">
            <w:pPr>
              <w:spacing w:line="276" w:lineRule="auto"/>
              <w:jc w:val="both"/>
              <w:rPr>
                <w:rFonts w:cs="Times New Roman"/>
                <w:b/>
                <w:bCs/>
                <w:color w:val="144728"/>
                <w:szCs w:val="24"/>
              </w:rPr>
            </w:pPr>
            <w:commentRangeStart w:id="24"/>
            <w:r w:rsidRPr="00727927">
              <w:rPr>
                <w:b/>
                <w:bCs/>
                <w:color w:val="144728"/>
                <w:sz w:val="24"/>
                <w:szCs w:val="24"/>
              </w:rPr>
              <w:t xml:space="preserve">Conflicts of </w:t>
            </w:r>
            <w:r>
              <w:rPr>
                <w:b/>
                <w:bCs/>
                <w:color w:val="144728"/>
                <w:sz w:val="24"/>
                <w:szCs w:val="24"/>
              </w:rPr>
              <w:t>I</w:t>
            </w:r>
            <w:r w:rsidRPr="00727927">
              <w:rPr>
                <w:b/>
                <w:bCs/>
                <w:color w:val="144728"/>
                <w:sz w:val="24"/>
                <w:szCs w:val="24"/>
              </w:rPr>
              <w:t>nterest</w:t>
            </w:r>
            <w:commentRangeEnd w:id="24"/>
            <w:r w:rsidR="00C46CE5" w:rsidRPr="005A2C1C">
              <w:rPr>
                <w:rStyle w:val="CommentReference"/>
                <w:rFonts w:cs="Times New Roman"/>
                <w:b/>
                <w:bCs/>
                <w:color w:val="144728"/>
                <w:sz w:val="22"/>
                <w:szCs w:val="24"/>
              </w:rPr>
              <w:commentReference w:id="24"/>
            </w:r>
          </w:p>
        </w:tc>
        <w:tc>
          <w:tcPr>
            <w:tcW w:w="850" w:type="dxa"/>
            <w:shd w:val="clear" w:color="auto" w:fill="144628"/>
          </w:tcPr>
          <w:p w14:paraId="645026F9" w14:textId="77777777" w:rsidR="00AF15C0" w:rsidRDefault="00AF15C0" w:rsidP="004A1D54">
            <w:pPr>
              <w:spacing w:line="276" w:lineRule="auto"/>
              <w:jc w:val="both"/>
              <w:rPr>
                <w:rFonts w:cs="Times New Roman"/>
                <w:b/>
                <w:bCs/>
                <w:color w:val="144728"/>
                <w:szCs w:val="24"/>
              </w:rPr>
            </w:pPr>
          </w:p>
        </w:tc>
      </w:tr>
    </w:tbl>
    <w:p w14:paraId="396C378E" w14:textId="77777777" w:rsidR="00AF15C0" w:rsidRDefault="00AF15C0" w:rsidP="00AF15C0">
      <w:pPr>
        <w:spacing w:after="0" w:line="276" w:lineRule="auto"/>
        <w:jc w:val="both"/>
      </w:pPr>
      <w:r w:rsidRPr="0009639D">
        <w:t>The authors declare that they have no conflict of interest related to the publication of this article.</w:t>
      </w:r>
    </w:p>
    <w:p w14:paraId="21A90089" w14:textId="77777777" w:rsidR="00AF15C0" w:rsidRDefault="00AF15C0" w:rsidP="00AF15C0">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59F07AA2" w14:textId="77777777" w:rsidTr="004A1D54">
        <w:trPr>
          <w:trHeight w:val="86"/>
        </w:trPr>
        <w:tc>
          <w:tcPr>
            <w:tcW w:w="3936" w:type="dxa"/>
            <w:shd w:val="clear" w:color="auto" w:fill="DFE0E1"/>
          </w:tcPr>
          <w:p w14:paraId="6B865A90" w14:textId="77777777" w:rsidR="00AF15C0" w:rsidRPr="00600FFB" w:rsidRDefault="00AF15C0" w:rsidP="004A1D54">
            <w:pPr>
              <w:spacing w:line="276" w:lineRule="auto"/>
              <w:jc w:val="both"/>
              <w:rPr>
                <w:rFonts w:cs="Times New Roman"/>
                <w:b/>
                <w:bCs/>
                <w:color w:val="144728"/>
                <w:szCs w:val="24"/>
              </w:rPr>
            </w:pPr>
            <w:commentRangeStart w:id="25"/>
            <w:r w:rsidRPr="006B2FC0">
              <w:rPr>
                <w:b/>
                <w:bCs/>
                <w:color w:val="144728"/>
                <w:sz w:val="24"/>
                <w:szCs w:val="24"/>
              </w:rPr>
              <w:t xml:space="preserve">Authors’ </w:t>
            </w:r>
            <w:r>
              <w:rPr>
                <w:b/>
                <w:bCs/>
                <w:color w:val="144728"/>
                <w:sz w:val="24"/>
                <w:szCs w:val="24"/>
              </w:rPr>
              <w:t>C</w:t>
            </w:r>
            <w:r w:rsidRPr="006B2FC0">
              <w:rPr>
                <w:b/>
                <w:bCs/>
                <w:color w:val="144728"/>
                <w:sz w:val="24"/>
                <w:szCs w:val="24"/>
              </w:rPr>
              <w:t>ontributions</w:t>
            </w:r>
            <w:commentRangeEnd w:id="25"/>
            <w:r w:rsidR="00C46CE5" w:rsidRPr="00600FFB">
              <w:rPr>
                <w:rStyle w:val="CommentReference"/>
                <w:rFonts w:cs="Times New Roman"/>
                <w:b/>
                <w:bCs/>
                <w:color w:val="144728"/>
                <w:sz w:val="22"/>
                <w:szCs w:val="24"/>
              </w:rPr>
              <w:commentReference w:id="25"/>
            </w:r>
          </w:p>
        </w:tc>
        <w:tc>
          <w:tcPr>
            <w:tcW w:w="850" w:type="dxa"/>
            <w:shd w:val="clear" w:color="auto" w:fill="144628"/>
          </w:tcPr>
          <w:p w14:paraId="1C4D3B81" w14:textId="77777777" w:rsidR="00AF15C0" w:rsidRDefault="00AF15C0" w:rsidP="004A1D54">
            <w:pPr>
              <w:spacing w:line="276" w:lineRule="auto"/>
              <w:jc w:val="both"/>
              <w:rPr>
                <w:rFonts w:cs="Times New Roman"/>
                <w:b/>
                <w:bCs/>
                <w:color w:val="144728"/>
                <w:szCs w:val="24"/>
              </w:rPr>
            </w:pPr>
          </w:p>
        </w:tc>
      </w:tr>
    </w:tbl>
    <w:p w14:paraId="799D9095" w14:textId="700F84F0" w:rsidR="00AF15C0" w:rsidRDefault="00FB352A" w:rsidP="00AF15C0">
      <w:pPr>
        <w:spacing w:after="0" w:line="276" w:lineRule="auto"/>
        <w:jc w:val="both"/>
        <w:rPr>
          <w:lang w:val="en-GB"/>
        </w:rPr>
      </w:pPr>
      <w:r w:rsidRPr="00E974FC">
        <w:rPr>
          <w:lang w:val="en-GB"/>
        </w:rPr>
        <w:t>All authors contributed significantly to the conception and design of the study, data collection, analysis, and interpretation of the results. All authors participated in writing and critically revising the manuscript for important intellectual content, approved the final version to be published, and are accountable for all aspects of the research.</w:t>
      </w:r>
    </w:p>
    <w:p w14:paraId="2CC0AE60" w14:textId="77777777" w:rsidR="00AF15C0" w:rsidRDefault="00AF15C0" w:rsidP="00AF15C0">
      <w:pPr>
        <w:spacing w:after="0" w:line="276" w:lineRule="auto"/>
        <w:jc w:val="both"/>
        <w:rPr>
          <w:lang w:val="en-GB"/>
        </w:rPr>
      </w:pPr>
    </w:p>
    <w:p w14:paraId="76EE514B" w14:textId="77777777" w:rsidR="00AF15C0" w:rsidRPr="00AE1E7F" w:rsidRDefault="00AF15C0" w:rsidP="00AF15C0">
      <w:pPr>
        <w:spacing w:after="0"/>
        <w:jc w:val="both"/>
        <w:rPr>
          <w:b/>
          <w:bCs/>
          <w:color w:val="144728"/>
          <w:sz w:val="20"/>
          <w:szCs w:val="20"/>
        </w:rPr>
      </w:pPr>
      <w:r>
        <w:rPr>
          <w:b/>
          <w:bCs/>
          <w:color w:val="144728"/>
          <w:sz w:val="20"/>
          <w:szCs w:val="20"/>
        </w:rPr>
        <w:t>References</w:t>
      </w:r>
    </w:p>
    <w:sdt>
      <w:sdtPr>
        <w:rPr>
          <w:b/>
          <w:bCs/>
          <w:color w:val="000000" w:themeColor="text1"/>
          <w:sz w:val="20"/>
          <w:szCs w:val="20"/>
          <w:lang w:val="en-US"/>
        </w:rPr>
        <w:tag w:val="MENDELEY_BIBLIOGRAPHY"/>
        <w:id w:val="1719244739"/>
        <w:placeholder>
          <w:docPart w:val="34201128DEA140FF906F19754B869205"/>
        </w:placeholder>
      </w:sdtPr>
      <w:sdtEndPr/>
      <w:sdtContent>
        <w:p w14:paraId="2FB1A1D5" w14:textId="77777777" w:rsidR="00AF15C0" w:rsidRPr="001D7EF8" w:rsidRDefault="00AF15C0" w:rsidP="00BE4F95">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4C9A3E52"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5455B6BD"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7506086"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193FC26"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053D273C"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1616CBB7"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0391F7B0"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1D7C400"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D86FC29"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5E84614C"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1795877D"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lastRenderedPageBreak/>
            <w:t xml:space="preserve">12. </w:t>
          </w:r>
          <w:r w:rsidRPr="001D7EF8">
            <w:rPr>
              <w:noProof/>
              <w:sz w:val="20"/>
              <w:szCs w:val="20"/>
            </w:rPr>
            <w:tab/>
            <w:t xml:space="preserve">Burns ML, Hilliard P, Vandervest J, et al. Variation in Intraoperative Opioid Administration by Patient, Clinician, and Hospital Contribution. </w:t>
          </w:r>
          <w:r w:rsidRPr="001D7EF8">
            <w:rPr>
              <w:i/>
              <w:iCs/>
              <w:noProof/>
              <w:sz w:val="20"/>
              <w:szCs w:val="20"/>
            </w:rPr>
            <w:t>JAMA Netw Open</w:t>
          </w:r>
          <w:r w:rsidRPr="001D7EF8">
            <w:rPr>
              <w:noProof/>
              <w:sz w:val="20"/>
              <w:szCs w:val="20"/>
            </w:rPr>
            <w:t xml:space="preserve"> 2024; 7: E2351689.</w:t>
          </w:r>
        </w:p>
        <w:p w14:paraId="5E7B88F2"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44419124" w14:textId="77777777" w:rsidR="00AF15C0" w:rsidRDefault="00AF15C0" w:rsidP="00BE4F95">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2269FB21" w14:textId="77777777" w:rsidR="00AF15C0" w:rsidRDefault="00AF15C0" w:rsidP="00AF15C0">
      <w:r>
        <w:br w:type="page"/>
      </w:r>
    </w:p>
    <w:p w14:paraId="23E1AC20" w14:textId="77777777" w:rsidR="008F4F26" w:rsidRPr="008F4F26" w:rsidRDefault="008F4F26" w:rsidP="008F4F26">
      <w:pPr>
        <w:spacing w:line="360" w:lineRule="auto"/>
        <w:rPr>
          <w:b/>
          <w:bCs/>
          <w:color w:val="144728"/>
          <w:lang w:val="en-US"/>
        </w:rPr>
      </w:pPr>
      <w:r w:rsidRPr="008F4F26">
        <w:rPr>
          <w:b/>
          <w:bCs/>
          <w:color w:val="144728"/>
          <w:lang w:val="en-US"/>
        </w:rPr>
        <w:lastRenderedPageBreak/>
        <w:t>Tables</w:t>
      </w:r>
    </w:p>
    <w:p w14:paraId="23950405" w14:textId="77777777" w:rsidR="008F4F26" w:rsidRDefault="008F4F26" w:rsidP="008F4F26">
      <w:pPr>
        <w:spacing w:line="360" w:lineRule="auto"/>
        <w:rPr>
          <w:color w:val="000000"/>
          <w:lang w:val="en-US"/>
        </w:rPr>
      </w:pPr>
      <w:commentRangeStart w:id="26"/>
      <w:r>
        <w:rPr>
          <w:color w:val="000000"/>
          <w:lang w:val="en-US"/>
        </w:rPr>
        <w:t xml:space="preserve">Table 1.  Laboratory findings </w:t>
      </w:r>
      <w:commentRangeEnd w:id="26"/>
      <w:r>
        <w:rPr>
          <w:rStyle w:val="CommentReference"/>
          <w:color w:val="000000"/>
          <w:sz w:val="24"/>
          <w:szCs w:val="22"/>
          <w:lang w:val="en-US"/>
        </w:rPr>
        <w:commentReference w:id="26"/>
      </w:r>
    </w:p>
    <w:tbl>
      <w:tblPr>
        <w:tblStyle w:val="TableGrid"/>
        <w:tblW w:w="0" w:type="auto"/>
        <w:tblLook w:val="04A0" w:firstRow="1" w:lastRow="0" w:firstColumn="1" w:lastColumn="0" w:noHBand="0" w:noVBand="1"/>
      </w:tblPr>
      <w:tblGrid>
        <w:gridCol w:w="1838"/>
        <w:gridCol w:w="1418"/>
        <w:gridCol w:w="1417"/>
      </w:tblGrid>
      <w:tr w:rsidR="008F4F26" w:rsidRPr="00725F95" w14:paraId="1300E1D7" w14:textId="77777777" w:rsidTr="00566F01">
        <w:tc>
          <w:tcPr>
            <w:tcW w:w="1838" w:type="dxa"/>
          </w:tcPr>
          <w:p w14:paraId="26C7F6BB" w14:textId="77777777" w:rsidR="008F4F26" w:rsidRPr="00725F95" w:rsidRDefault="008F4F26" w:rsidP="00566F01">
            <w:pPr>
              <w:spacing w:line="276" w:lineRule="auto"/>
              <w:jc w:val="center"/>
              <w:rPr>
                <w:b/>
                <w:bCs/>
              </w:rPr>
            </w:pPr>
            <w:r>
              <w:rPr>
                <w:b/>
                <w:bCs/>
              </w:rPr>
              <w:t>Test names</w:t>
            </w:r>
          </w:p>
        </w:tc>
        <w:tc>
          <w:tcPr>
            <w:tcW w:w="1418" w:type="dxa"/>
          </w:tcPr>
          <w:p w14:paraId="60511F46" w14:textId="77777777" w:rsidR="008F4F26" w:rsidRPr="00725F95" w:rsidRDefault="008F4F26" w:rsidP="00566F01">
            <w:pPr>
              <w:spacing w:line="276" w:lineRule="auto"/>
              <w:jc w:val="center"/>
              <w:rPr>
                <w:b/>
                <w:bCs/>
              </w:rPr>
            </w:pPr>
            <w:r>
              <w:rPr>
                <w:b/>
                <w:bCs/>
              </w:rPr>
              <w:t>Values</w:t>
            </w:r>
          </w:p>
        </w:tc>
        <w:tc>
          <w:tcPr>
            <w:tcW w:w="1417" w:type="dxa"/>
          </w:tcPr>
          <w:p w14:paraId="2329BB3D" w14:textId="77777777" w:rsidR="008F4F26" w:rsidRPr="00725F95" w:rsidRDefault="008F4F26" w:rsidP="00566F01">
            <w:pPr>
              <w:spacing w:line="276" w:lineRule="auto"/>
              <w:jc w:val="center"/>
              <w:rPr>
                <w:b/>
                <w:bCs/>
              </w:rPr>
            </w:pPr>
            <w:r>
              <w:rPr>
                <w:b/>
                <w:bCs/>
              </w:rPr>
              <w:t>Units</w:t>
            </w:r>
          </w:p>
        </w:tc>
      </w:tr>
      <w:tr w:rsidR="008F4F26" w:rsidRPr="00725F95" w14:paraId="47D371B8" w14:textId="77777777" w:rsidTr="00566F01">
        <w:tc>
          <w:tcPr>
            <w:tcW w:w="1838" w:type="dxa"/>
          </w:tcPr>
          <w:p w14:paraId="23E49DF2" w14:textId="77777777" w:rsidR="008F4F26" w:rsidRPr="00725F95" w:rsidRDefault="008F4F26" w:rsidP="00566F01">
            <w:pPr>
              <w:spacing w:line="276" w:lineRule="auto"/>
            </w:pPr>
            <w:r>
              <w:t>Haemoglobin</w:t>
            </w:r>
          </w:p>
        </w:tc>
        <w:tc>
          <w:tcPr>
            <w:tcW w:w="1418" w:type="dxa"/>
          </w:tcPr>
          <w:p w14:paraId="148C002B" w14:textId="77777777" w:rsidR="008F4F26" w:rsidRPr="00725F95" w:rsidRDefault="008F4F26" w:rsidP="00566F01">
            <w:pPr>
              <w:spacing w:line="276" w:lineRule="auto"/>
              <w:jc w:val="center"/>
            </w:pPr>
            <w:r>
              <w:t>12.9</w:t>
            </w:r>
          </w:p>
        </w:tc>
        <w:tc>
          <w:tcPr>
            <w:tcW w:w="1417" w:type="dxa"/>
          </w:tcPr>
          <w:p w14:paraId="59EF2E63" w14:textId="77777777" w:rsidR="008F4F26" w:rsidRPr="00725F95" w:rsidRDefault="008F4F26" w:rsidP="00566F01">
            <w:pPr>
              <w:spacing w:line="276" w:lineRule="auto"/>
              <w:jc w:val="center"/>
            </w:pPr>
            <w:r>
              <w:t>mg/dL</w:t>
            </w:r>
          </w:p>
        </w:tc>
      </w:tr>
      <w:tr w:rsidR="008F4F26" w:rsidRPr="00725F95" w14:paraId="589E0F5F" w14:textId="77777777" w:rsidTr="00566F01">
        <w:tc>
          <w:tcPr>
            <w:tcW w:w="1838" w:type="dxa"/>
          </w:tcPr>
          <w:p w14:paraId="15BE6CF3" w14:textId="77777777" w:rsidR="008F4F26" w:rsidRPr="00725F95" w:rsidRDefault="008F4F26" w:rsidP="00566F01">
            <w:pPr>
              <w:spacing w:line="276" w:lineRule="auto"/>
            </w:pPr>
            <w:r>
              <w:t>Renal function</w:t>
            </w:r>
          </w:p>
          <w:p w14:paraId="4566563B" w14:textId="77777777" w:rsidR="008F4F26" w:rsidRPr="00725F95" w:rsidRDefault="008F4F26" w:rsidP="00566F01">
            <w:pPr>
              <w:spacing w:line="276" w:lineRule="auto"/>
            </w:pPr>
            <w:r w:rsidRPr="00725F95">
              <w:t xml:space="preserve">  </w:t>
            </w:r>
            <w:r>
              <w:t>BUN</w:t>
            </w:r>
          </w:p>
          <w:p w14:paraId="0206F8DE" w14:textId="77777777" w:rsidR="008F4F26" w:rsidRPr="00725F95" w:rsidRDefault="008F4F26" w:rsidP="00566F01">
            <w:pPr>
              <w:spacing w:line="276" w:lineRule="auto"/>
            </w:pPr>
            <w:r w:rsidRPr="00725F95">
              <w:t xml:space="preserve">  </w:t>
            </w:r>
            <w:r>
              <w:t>Creatinine</w:t>
            </w:r>
          </w:p>
        </w:tc>
        <w:tc>
          <w:tcPr>
            <w:tcW w:w="1418" w:type="dxa"/>
          </w:tcPr>
          <w:p w14:paraId="6086118C" w14:textId="77777777" w:rsidR="008F4F26" w:rsidRPr="00725F95" w:rsidRDefault="008F4F26" w:rsidP="00566F01">
            <w:pPr>
              <w:spacing w:line="276" w:lineRule="auto"/>
              <w:jc w:val="center"/>
            </w:pPr>
          </w:p>
          <w:p w14:paraId="125C0AD8" w14:textId="77777777" w:rsidR="008F4F26" w:rsidRPr="00725F95" w:rsidRDefault="008F4F26" w:rsidP="00566F01">
            <w:pPr>
              <w:spacing w:line="276" w:lineRule="auto"/>
              <w:jc w:val="center"/>
            </w:pPr>
            <w:r>
              <w:t>21</w:t>
            </w:r>
          </w:p>
          <w:p w14:paraId="7018C8EC" w14:textId="77777777" w:rsidR="008F4F26" w:rsidRPr="00725F95" w:rsidRDefault="008F4F26" w:rsidP="00566F01">
            <w:pPr>
              <w:spacing w:line="276" w:lineRule="auto"/>
              <w:jc w:val="center"/>
            </w:pPr>
            <w:r>
              <w:t>1.2</w:t>
            </w:r>
          </w:p>
        </w:tc>
        <w:tc>
          <w:tcPr>
            <w:tcW w:w="1417" w:type="dxa"/>
          </w:tcPr>
          <w:p w14:paraId="01E0F861" w14:textId="77777777" w:rsidR="008F4F26" w:rsidRPr="00725F95" w:rsidRDefault="008F4F26" w:rsidP="00566F01">
            <w:pPr>
              <w:spacing w:line="276" w:lineRule="auto"/>
              <w:jc w:val="center"/>
            </w:pPr>
          </w:p>
          <w:p w14:paraId="2EA5516B" w14:textId="77777777" w:rsidR="008F4F26" w:rsidRPr="00725F95" w:rsidRDefault="008F4F26" w:rsidP="00566F01">
            <w:pPr>
              <w:spacing w:line="276" w:lineRule="auto"/>
              <w:jc w:val="center"/>
            </w:pPr>
            <w:r>
              <w:t>mg/dL</w:t>
            </w:r>
          </w:p>
          <w:p w14:paraId="173147D9" w14:textId="77777777" w:rsidR="008F4F26" w:rsidRPr="00725F95" w:rsidRDefault="008F4F26" w:rsidP="00566F01">
            <w:pPr>
              <w:spacing w:line="276" w:lineRule="auto"/>
              <w:jc w:val="center"/>
            </w:pPr>
            <w:r>
              <w:t>mg/dL</w:t>
            </w:r>
          </w:p>
        </w:tc>
      </w:tr>
      <w:tr w:rsidR="008F4F26" w:rsidRPr="00725F95" w14:paraId="44DE5D62" w14:textId="77777777" w:rsidTr="00566F01">
        <w:tc>
          <w:tcPr>
            <w:tcW w:w="1838" w:type="dxa"/>
          </w:tcPr>
          <w:p w14:paraId="42C08A8D" w14:textId="77777777" w:rsidR="008F4F26" w:rsidRPr="00725F95" w:rsidRDefault="008F4F26" w:rsidP="00566F01">
            <w:pPr>
              <w:spacing w:line="276" w:lineRule="auto"/>
            </w:pPr>
            <w:r>
              <w:t>Electrolytes</w:t>
            </w:r>
          </w:p>
          <w:p w14:paraId="6F90114C" w14:textId="77777777" w:rsidR="008F4F26" w:rsidRPr="00725F95" w:rsidRDefault="008F4F26" w:rsidP="00566F01">
            <w:pPr>
              <w:spacing w:line="276" w:lineRule="auto"/>
            </w:pPr>
            <w:r w:rsidRPr="00725F95">
              <w:t xml:space="preserve">  </w:t>
            </w:r>
            <w:r>
              <w:t>Sodium</w:t>
            </w:r>
          </w:p>
          <w:p w14:paraId="04F474CB" w14:textId="77777777" w:rsidR="008F4F26" w:rsidRPr="00725F95" w:rsidRDefault="008F4F26" w:rsidP="00566F01">
            <w:pPr>
              <w:spacing w:line="276" w:lineRule="auto"/>
            </w:pPr>
            <w:r w:rsidRPr="00725F95">
              <w:t xml:space="preserve">  </w:t>
            </w:r>
            <w:r>
              <w:t>Potassium</w:t>
            </w:r>
          </w:p>
        </w:tc>
        <w:tc>
          <w:tcPr>
            <w:tcW w:w="1418" w:type="dxa"/>
          </w:tcPr>
          <w:p w14:paraId="31313DAE" w14:textId="77777777" w:rsidR="008F4F26" w:rsidRDefault="008F4F26" w:rsidP="00566F01">
            <w:pPr>
              <w:spacing w:line="276" w:lineRule="auto"/>
              <w:jc w:val="center"/>
            </w:pPr>
          </w:p>
          <w:p w14:paraId="4917FCF3" w14:textId="77777777" w:rsidR="008F4F26" w:rsidRDefault="008F4F26" w:rsidP="00566F01">
            <w:pPr>
              <w:spacing w:line="276" w:lineRule="auto"/>
              <w:jc w:val="center"/>
            </w:pPr>
            <w:r>
              <w:t>131</w:t>
            </w:r>
          </w:p>
          <w:p w14:paraId="384FCDB8" w14:textId="77777777" w:rsidR="008F4F26" w:rsidRPr="00725F95" w:rsidRDefault="008F4F26" w:rsidP="00566F01">
            <w:pPr>
              <w:spacing w:line="276" w:lineRule="auto"/>
              <w:jc w:val="center"/>
            </w:pPr>
            <w:r>
              <w:t>4.5</w:t>
            </w:r>
          </w:p>
        </w:tc>
        <w:tc>
          <w:tcPr>
            <w:tcW w:w="1417" w:type="dxa"/>
          </w:tcPr>
          <w:p w14:paraId="6893E4B5" w14:textId="77777777" w:rsidR="008F4F26" w:rsidRDefault="008F4F26" w:rsidP="00566F01">
            <w:pPr>
              <w:spacing w:line="276" w:lineRule="auto"/>
              <w:jc w:val="center"/>
            </w:pPr>
          </w:p>
          <w:p w14:paraId="0CB9DDEE" w14:textId="77777777" w:rsidR="008F4F26" w:rsidRDefault="008F4F26" w:rsidP="00566F01">
            <w:pPr>
              <w:spacing w:line="276" w:lineRule="auto"/>
              <w:jc w:val="center"/>
            </w:pPr>
            <w:r>
              <w:t>mmol/L</w:t>
            </w:r>
          </w:p>
          <w:p w14:paraId="5183B5B2" w14:textId="77777777" w:rsidR="008F4F26" w:rsidRPr="00725F95" w:rsidRDefault="008F4F26" w:rsidP="00566F01">
            <w:pPr>
              <w:spacing w:line="276" w:lineRule="auto"/>
              <w:jc w:val="center"/>
            </w:pPr>
            <w:r>
              <w:t>mmol/L</w:t>
            </w:r>
          </w:p>
        </w:tc>
      </w:tr>
    </w:tbl>
    <w:p w14:paraId="21B14BC6" w14:textId="77777777" w:rsidR="008F4F26" w:rsidRDefault="008F4F26" w:rsidP="008F4F26">
      <w:pPr>
        <w:spacing w:line="360" w:lineRule="auto"/>
        <w:rPr>
          <w:sz w:val="22"/>
        </w:rPr>
      </w:pPr>
      <w:r>
        <w:rPr>
          <w:b/>
          <w:bCs/>
          <w:sz w:val="22"/>
        </w:rPr>
        <w:t>BUN</w:t>
      </w:r>
      <w:r w:rsidRPr="00747101">
        <w:rPr>
          <w:sz w:val="22"/>
        </w:rPr>
        <w:t xml:space="preserve">: </w:t>
      </w:r>
      <w:r>
        <w:rPr>
          <w:sz w:val="22"/>
        </w:rPr>
        <w:t>blood urea nitrogen</w:t>
      </w:r>
      <w:r w:rsidRPr="00747101">
        <w:rPr>
          <w:sz w:val="22"/>
        </w:rPr>
        <w:t xml:space="preserve">; </w:t>
      </w:r>
      <w:r w:rsidRPr="008F4F26">
        <w:rPr>
          <w:sz w:val="22"/>
          <w:highlight w:val="lightGray"/>
        </w:rPr>
        <w:t>[write the rest of the legend here]</w:t>
      </w:r>
    </w:p>
    <w:p w14:paraId="29B4B63C" w14:textId="77777777" w:rsidR="008F4F26" w:rsidRDefault="008F4F26" w:rsidP="008F4F26">
      <w:pPr>
        <w:spacing w:line="360" w:lineRule="auto"/>
        <w:rPr>
          <w:sz w:val="22"/>
        </w:rPr>
      </w:pPr>
    </w:p>
    <w:p w14:paraId="14BFE455" w14:textId="77777777" w:rsidR="008F4F26" w:rsidRDefault="008F4F26" w:rsidP="008F4F26">
      <w:pPr>
        <w:spacing w:line="360" w:lineRule="auto"/>
        <w:rPr>
          <w:sz w:val="22"/>
        </w:rPr>
      </w:pPr>
      <w:r>
        <w:rPr>
          <w:sz w:val="22"/>
        </w:rPr>
        <w:t xml:space="preserve">Table 2. … </w:t>
      </w:r>
    </w:p>
    <w:p w14:paraId="20A73DC3" w14:textId="77777777" w:rsidR="008F4F26" w:rsidRPr="008F4F26" w:rsidRDefault="008F4F26" w:rsidP="008F4F26">
      <w:pPr>
        <w:spacing w:line="360" w:lineRule="auto"/>
        <w:rPr>
          <w:b/>
          <w:bCs/>
          <w:color w:val="144728"/>
          <w:lang w:val="en-US"/>
        </w:rPr>
      </w:pPr>
      <w:r w:rsidRPr="00747101">
        <w:rPr>
          <w:sz w:val="22"/>
        </w:rPr>
        <w:br w:type="page"/>
      </w:r>
      <w:commentRangeStart w:id="27"/>
      <w:r w:rsidRPr="008F4F26">
        <w:rPr>
          <w:b/>
          <w:bCs/>
          <w:color w:val="144728"/>
          <w:lang w:val="en-US"/>
        </w:rPr>
        <w:lastRenderedPageBreak/>
        <w:t>Figure Legends</w:t>
      </w:r>
      <w:commentRangeEnd w:id="27"/>
      <w:r w:rsidRPr="008F4F26">
        <w:rPr>
          <w:rStyle w:val="CommentReference"/>
          <w:b/>
          <w:bCs/>
          <w:color w:val="144728"/>
          <w:sz w:val="24"/>
          <w:szCs w:val="22"/>
          <w:lang w:val="en-US"/>
        </w:rPr>
        <w:commentReference w:id="27"/>
      </w:r>
    </w:p>
    <w:p w14:paraId="4AF9341C" w14:textId="77777777" w:rsidR="008F4F26" w:rsidRDefault="008F4F26" w:rsidP="008F4F26">
      <w:pPr>
        <w:spacing w:line="360" w:lineRule="auto"/>
        <w:rPr>
          <w:color w:val="000000"/>
          <w:lang w:val="en-US"/>
        </w:rPr>
      </w:pPr>
      <w:r>
        <w:rPr>
          <w:color w:val="000000"/>
          <w:lang w:val="en-US"/>
        </w:rPr>
        <w:t>Figure 1. Timeline of the current case.</w:t>
      </w:r>
    </w:p>
    <w:p w14:paraId="4895125E" w14:textId="39C5136C" w:rsidR="00FF43A3" w:rsidRPr="008F4F26" w:rsidRDefault="008F4F26" w:rsidP="008F4F26">
      <w:pPr>
        <w:spacing w:line="360" w:lineRule="auto"/>
        <w:rPr>
          <w:color w:val="000000"/>
          <w:lang w:val="en-US"/>
        </w:rPr>
      </w:pPr>
      <w:r>
        <w:rPr>
          <w:color w:val="000000"/>
          <w:lang w:val="en-US"/>
        </w:rPr>
        <w:t xml:space="preserve">Figure 2. … </w:t>
      </w:r>
    </w:p>
    <w:sectPr w:rsidR="00FF43A3" w:rsidRPr="008F4F26" w:rsidSect="003A70A3">
      <w:type w:val="continuous"/>
      <w:pgSz w:w="11906" w:h="16838"/>
      <w:pgMar w:top="567" w:right="1106" w:bottom="1134" w:left="1134" w:header="709" w:footer="454" w:gutter="0"/>
      <w:cols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38C550BA" w14:textId="77777777" w:rsidR="00E551C6" w:rsidRDefault="001E3C83" w:rsidP="00E551C6">
      <w:pPr>
        <w:pStyle w:val="CommentText"/>
      </w:pPr>
      <w:r>
        <w:rPr>
          <w:rStyle w:val="CommentReference"/>
        </w:rPr>
        <w:annotationRef/>
      </w:r>
      <w:r w:rsidR="00E551C6">
        <w:rPr>
          <w:lang w:val="id-ID"/>
        </w:rPr>
        <w:t xml:space="preserve">Judul harus ditulis dalam format </w:t>
      </w:r>
      <w:r w:rsidR="00E551C6">
        <w:rPr>
          <w:i/>
          <w:iCs/>
          <w:lang w:val="id-ID"/>
        </w:rPr>
        <w:t>sentence case</w:t>
      </w:r>
      <w:r w:rsidR="00E551C6">
        <w:rPr>
          <w:lang w:val="id-ID"/>
        </w:rPr>
        <w:t>, menggunakan font Times New Roman (TNR) ukuran 14 pt, dan diletakkan di tengah halaman (centered)</w:t>
      </w:r>
      <w:r w:rsidR="00E551C6">
        <w:rPr>
          <w:b/>
          <w:bCs/>
          <w:lang w:val="id-ID"/>
        </w:rPr>
        <w:t>.</w:t>
      </w:r>
    </w:p>
    <w:p w14:paraId="04B6C3DE" w14:textId="77777777" w:rsidR="00E551C6" w:rsidRDefault="00E551C6" w:rsidP="00E551C6">
      <w:pPr>
        <w:pStyle w:val="CommentText"/>
      </w:pPr>
      <w:r>
        <w:rPr>
          <w:lang w:val="id-ID"/>
        </w:rPr>
        <w:t>Untuk laporan serial kasus (</w:t>
      </w:r>
      <w:r>
        <w:rPr>
          <w:i/>
          <w:iCs/>
          <w:lang w:val="id-ID"/>
        </w:rPr>
        <w:t>case series</w:t>
      </w:r>
      <w:r>
        <w:rPr>
          <w:lang w:val="id-ID"/>
        </w:rPr>
        <w:t>), judul harus diakhiri dengan frasa:</w:t>
      </w:r>
      <w:r>
        <w:rPr>
          <w:lang w:val="id-ID"/>
        </w:rPr>
        <w:br/>
      </w:r>
      <w:r>
        <w:rPr>
          <w:b/>
          <w:bCs/>
          <w:lang w:val="id-ID"/>
        </w:rPr>
        <w:t>… : laporan kasus</w:t>
      </w:r>
      <w:r>
        <w:rPr>
          <w:lang w:val="id-ID"/>
        </w:rPr>
        <w:t xml:space="preserve"> (</w:t>
      </w:r>
      <w:r>
        <w:rPr>
          <w:i/>
          <w:iCs/>
          <w:lang w:val="id-ID"/>
        </w:rPr>
        <w:t>… : a case series</w:t>
      </w:r>
      <w:r>
        <w:rPr>
          <w:lang w:val="id-ID"/>
        </w:rPr>
        <w:t>)</w:t>
      </w:r>
    </w:p>
    <w:p w14:paraId="7284DC62" w14:textId="77777777" w:rsidR="00E551C6" w:rsidRDefault="00E551C6" w:rsidP="00E551C6">
      <w:pPr>
        <w:pStyle w:val="CommentText"/>
      </w:pPr>
      <w:r>
        <w:rPr>
          <w:lang w:val="id-ID"/>
        </w:rPr>
        <w:br/>
        <w:t xml:space="preserve">Jika artikel dalam bahasa indonesia. Judul dan Abstrak dalam bahasa indonesia terlebih dahulu kemudian dalam bahasa inggris. </w:t>
      </w:r>
    </w:p>
    <w:p w14:paraId="6E079967" w14:textId="77777777" w:rsidR="00E551C6" w:rsidRDefault="00E551C6" w:rsidP="00E551C6">
      <w:pPr>
        <w:pStyle w:val="CommentText"/>
      </w:pPr>
    </w:p>
    <w:p w14:paraId="4B8FDDA5" w14:textId="77777777" w:rsidR="00E551C6" w:rsidRDefault="00E551C6" w:rsidP="00E551C6">
      <w:pPr>
        <w:pStyle w:val="CommentText"/>
      </w:pPr>
      <w:r>
        <w:rPr>
          <w:lang w:val="id-ID"/>
        </w:rPr>
        <w:t xml:space="preserve">Kecuali dinyatakan lain, seluruh dokumen harus ditulis dalam format </w:t>
      </w:r>
      <w:r>
        <w:rPr>
          <w:i/>
          <w:iCs/>
          <w:lang w:val="id-ID"/>
        </w:rPr>
        <w:t>sentence case</w:t>
      </w:r>
      <w:r>
        <w:rPr>
          <w:lang w:val="id-ID"/>
        </w:rPr>
        <w:t>, menggunakan font Times New Roman ukuran 12 pt, dan dengan format rata kanan (</w:t>
      </w:r>
      <w:r>
        <w:rPr>
          <w:i/>
          <w:iCs/>
          <w:lang w:val="id-ID"/>
        </w:rPr>
        <w:t>right-justified</w:t>
      </w:r>
      <w:r>
        <w:rPr>
          <w:lang w:val="id-ID"/>
        </w:rPr>
        <w:t>).</w:t>
      </w:r>
    </w:p>
  </w:comment>
  <w:comment w:id="1" w:author="Author" w:date="2025-10-18T21:44:00Z" w:initials="LLU">
    <w:p w14:paraId="4D7BC923" w14:textId="77777777" w:rsidR="00E551C6" w:rsidRDefault="00E551C6" w:rsidP="00E551C6">
      <w:pPr>
        <w:pStyle w:val="CommentText"/>
      </w:pPr>
      <w:r>
        <w:rPr>
          <w:rStyle w:val="CommentReference"/>
        </w:rPr>
        <w:annotationRef/>
      </w:r>
      <w:r>
        <w:rPr>
          <w:color w:val="000000"/>
          <w:lang w:val="id-ID"/>
        </w:rPr>
        <w:t>Gunakan ukuran font, jenis font, spasi, margin, paragraf sesuai dengan template ini.</w:t>
      </w:r>
    </w:p>
  </w:comment>
  <w:comment w:id="2" w:author="Author" w:initials="A">
    <w:p w14:paraId="0A23BF75" w14:textId="53BC9B0F" w:rsidR="00AF06BF" w:rsidRDefault="00AF06BF">
      <w:pPr>
        <w:pStyle w:val="CommentText"/>
      </w:pPr>
      <w:r>
        <w:rPr>
          <w:rStyle w:val="CommentReference"/>
          <w:rFonts w:eastAsiaTheme="majorEastAsia"/>
        </w:rPr>
        <w:annotationRef/>
      </w:r>
      <w:r>
        <w:t xml:space="preserve">Abstrak harus terdiri dari maksimum 250 kata. Pastikan Anda mempertimbangkan secara mendalam sebelum menulis abstrak. Abstrak yang disusun secara buruk akan mengurangi kemungkinan pembaca untuk melanjutkan membaca naskah lengkap Anda. Akibatnya, artikel tersebut tidak akan mencapai dampak maksimal dalam komunitas ilmiah. </w:t>
      </w:r>
    </w:p>
  </w:comment>
  <w:comment w:id="3" w:author="Author" w:initials="A">
    <w:p w14:paraId="63626E80" w14:textId="77777777" w:rsidR="006D0D2C" w:rsidRDefault="006D0D2C" w:rsidP="00F445C9">
      <w:pPr>
        <w:pStyle w:val="CommentText"/>
      </w:pPr>
      <w:r>
        <w:rPr>
          <w:rStyle w:val="CommentReference"/>
          <w:rFonts w:eastAsiaTheme="majorEastAsia"/>
        </w:rPr>
        <w:annotationRef/>
      </w:r>
      <w:r>
        <w:t xml:space="preserve">Kata kunci harus ditulis sesuai dengan istilah dari </w:t>
      </w:r>
      <w:r>
        <w:rPr>
          <w:i/>
          <w:iCs/>
        </w:rPr>
        <w:t>Medical Subject Headings</w:t>
      </w:r>
      <w:r>
        <w:t xml:space="preserve"> (MeSH). Salah satu cara alternatif untuk melakukannya adalah dengan menyalin dan menempelkan abstrak Anda ke laman: </w:t>
      </w:r>
      <w:hyperlink r:id="rId1" w:history="1">
        <w:r w:rsidRPr="00AB6840">
          <w:rPr>
            <w:rStyle w:val="Hyperlink"/>
            <w:rFonts w:eastAsiaTheme="majorEastAsia"/>
          </w:rPr>
          <w:t>https://meshb.nlm.nih.gov/MeSHonDemand</w:t>
        </w:r>
      </w:hyperlink>
      <w:r>
        <w:t xml:space="preserve"> Setelah itu, Anda dapat menemukan dan memilih kata kunci MeSH yang tersedia di bagian kanan halaman tersebut.</w:t>
      </w:r>
    </w:p>
  </w:comment>
  <w:comment w:id="4" w:author="Author" w:initials="A">
    <w:p w14:paraId="53483876" w14:textId="77777777" w:rsidR="006447EF" w:rsidRDefault="00F55811" w:rsidP="006447EF">
      <w:pPr>
        <w:pStyle w:val="CommentText"/>
      </w:pPr>
      <w:r>
        <w:rPr>
          <w:rStyle w:val="CommentReference"/>
          <w:rFonts w:eastAsiaTheme="majorEastAsia"/>
        </w:rPr>
        <w:annotationRef/>
      </w:r>
      <w:r w:rsidR="006447EF">
        <w:t>Sebagaimana tercantum di situs web kami, kami tidak menganjurkan penulis untuk mencantumkan nama individu dalam naskah (misalnya, “Sebuah studi oleh Smith[5] menemukan bahwa…” atau “Doe[13] melaporkan bahwa…”). Kami meyakini bahwa gaya penulisan semacam ini mengganggu alur narasi ilmiah.</w:t>
      </w:r>
    </w:p>
    <w:p w14:paraId="26217A4A" w14:textId="77777777" w:rsidR="006447EF" w:rsidRDefault="006447EF" w:rsidP="006447EF">
      <w:pPr>
        <w:pStyle w:val="CommentText"/>
      </w:pPr>
      <w:r>
        <w:br/>
        <w:t>Oleh karena itu, kami mewajibkan penulis untuk menulis ulang kalimat-kalimat tersebut dengan menghilangkan penyebutan nama individu dari naskah. Dalam kondisi yang sangat terbatas di mana penyebutan nama dianggap esensial, pedoman ini dapat dikesampingkan.</w:t>
      </w:r>
    </w:p>
  </w:comment>
  <w:comment w:id="5" w:author="Author" w:initials="A">
    <w:p w14:paraId="2B1DAD7C" w14:textId="77777777" w:rsidR="00381759" w:rsidRDefault="00131817" w:rsidP="00381759">
      <w:pPr>
        <w:pStyle w:val="CommentText"/>
      </w:pPr>
      <w:r>
        <w:rPr>
          <w:rStyle w:val="CommentReference"/>
          <w:rFonts w:eastAsiaTheme="majorEastAsia"/>
        </w:rPr>
        <w:annotationRef/>
      </w:r>
      <w:r w:rsidR="00381759">
        <w:t>Ingat untuk selalu mengikuti daftar periksa (checklist) yang sesuai dengan rincian studi Anda di semua bagian naskah.</w:t>
      </w:r>
    </w:p>
    <w:p w14:paraId="2C9525F2" w14:textId="77777777" w:rsidR="00381759" w:rsidRDefault="00381759" w:rsidP="00381759">
      <w:pPr>
        <w:pStyle w:val="CommentText"/>
      </w:pPr>
    </w:p>
    <w:p w14:paraId="70DD7BB8" w14:textId="77777777" w:rsidR="00381759" w:rsidRDefault="00381759" w:rsidP="00381759">
      <w:pPr>
        <w:pStyle w:val="CommentText"/>
      </w:pPr>
      <w:r>
        <w:t>Seperti yang dijelaskan di situs web kami, penulis diwajibkan untuk mengunggah daftar periksa yang telah diisi sebagai file pelengkap melalui sistem pengajuan daring kami.</w:t>
      </w:r>
    </w:p>
    <w:p w14:paraId="7BE034A1" w14:textId="77777777" w:rsidR="00381759" w:rsidRDefault="00381759" w:rsidP="00381759">
      <w:pPr>
        <w:pStyle w:val="CommentText"/>
      </w:pPr>
    </w:p>
    <w:p w14:paraId="2D14AA27" w14:textId="77777777" w:rsidR="00381759" w:rsidRDefault="00381759" w:rsidP="00381759">
      <w:pPr>
        <w:pStyle w:val="CommentText"/>
      </w:pPr>
      <w:r>
        <w:t xml:space="preserve">Untuk informasi lebih lanjut, silakan merujuk ke </w:t>
      </w:r>
      <w:hyperlink r:id="rId2" w:history="1">
        <w:r w:rsidRPr="00467EB5">
          <w:rPr>
            <w:rStyle w:val="Hyperlink"/>
          </w:rPr>
          <w:t>https://ejournal4.unud.ac.id/index.php/jati/en/panduanmenulis</w:t>
        </w:r>
      </w:hyperlink>
    </w:p>
  </w:comment>
  <w:comment w:id="6" w:author="Author" w:date="2025-10-18T20:14:00Z" w:initials="LLU">
    <w:p w14:paraId="5AA95F9F" w14:textId="116339F2" w:rsidR="0093714E" w:rsidRDefault="0093714E" w:rsidP="0093714E">
      <w:pPr>
        <w:pStyle w:val="CommentText"/>
      </w:pPr>
      <w:r>
        <w:rPr>
          <w:rStyle w:val="CommentReference"/>
        </w:rPr>
        <w:annotationRef/>
      </w:r>
      <w:r>
        <w:t>Sebagaimana tercantum di situs web kami, kami tidak menganjurkan penulis untuk menyebut nama individu dalam naskah (misalnya: “Sebuah studi oleh Smith[5] menemukan…” atau “Doe[13] melaporkan bahwa…”). Kami meyakini bahwa gaya penulisan semacam ini mengganggu alur narasi ilmiah.</w:t>
      </w:r>
      <w:r>
        <w:br/>
      </w:r>
    </w:p>
    <w:p w14:paraId="5F52151A" w14:textId="77777777" w:rsidR="0093714E" w:rsidRDefault="0093714E" w:rsidP="0093714E">
      <w:pPr>
        <w:pStyle w:val="CommentText"/>
      </w:pPr>
      <w:r>
        <w:t>Oleh karena itu, penulis diwajibkan untuk menulis ulang kalimat-kalimat tersebut dengan menghilangkan penyebutan nama individu dari naskah. Dalam situasi yang sangat terbatas di mana penyebutan nama dianggap penting dan tidak dapat dihindari, anjuran ini dapat dikesampingkan.</w:t>
      </w:r>
    </w:p>
  </w:comment>
  <w:comment w:id="7" w:author="Author" w:date="2025-10-18T14:36:00Z" w:initials="LLU">
    <w:p w14:paraId="3ABCF073" w14:textId="77777777" w:rsidR="00395F1E" w:rsidRDefault="00395F1E" w:rsidP="00395F1E">
      <w:pPr>
        <w:pStyle w:val="CommentText"/>
      </w:pPr>
      <w:r>
        <w:rPr>
          <w:rStyle w:val="CommentReference"/>
        </w:rPr>
        <w:annotationRef/>
      </w:r>
      <w:r>
        <w:t>Para penulis menyampaikan terima kasih yang sebesar-besarnya kepada semua pihak dan institusi yang telah memberikan kontribusi dalam penelitian ini. Ucapan terima kasih khusus disampaikan kepada [nama individu, departemen, atau institusi] atas dukungan dan bantuannya selama proses penelitian dan penyusunan naskah.</w:t>
      </w:r>
    </w:p>
  </w:comment>
  <w:comment w:id="8" w:author="Author" w:date="2025-10-18T20:17:00Z" w:initials="LLU">
    <w:p w14:paraId="48B18A1E" w14:textId="77777777" w:rsidR="003271F4" w:rsidRDefault="003271F4" w:rsidP="003271F4">
      <w:pPr>
        <w:pStyle w:val="CommentText"/>
      </w:pPr>
      <w:r>
        <w:rPr>
          <w:rStyle w:val="CommentReference"/>
        </w:rPr>
        <w:annotationRef/>
      </w:r>
      <w:r>
        <w:t xml:space="preserve">Jangan mengubah bagian ini. Penulis diharapkan untuk membaca dan mematuhi ketentuan dalam bagian ini. </w:t>
      </w:r>
    </w:p>
  </w:comment>
  <w:comment w:id="9" w:author="Author" w:date="2025-10-18T14:35:00Z" w:initials="LLU">
    <w:p w14:paraId="21522087" w14:textId="77777777" w:rsidR="00196896" w:rsidRDefault="00196896" w:rsidP="00196896">
      <w:pPr>
        <w:pStyle w:val="CommentText"/>
      </w:pPr>
      <w:r>
        <w:rPr>
          <w:rStyle w:val="CommentReference"/>
        </w:rPr>
        <w:annotationRef/>
      </w:r>
      <w:r>
        <w:t>Penelitian ini didanai oleh [nama institusi, organisasi, atau nomor hibah]. Sponsor tidak memiliki peran dalam desain penelitian, pengumpulan dan analisis data, keputusan untuk mempublikasikan, maupun penyusunan naskah.</w:t>
      </w:r>
    </w:p>
  </w:comment>
  <w:comment w:id="10" w:author="Author" w:date="2025-10-18T14:34:00Z" w:initials="LLU">
    <w:p w14:paraId="50E9FFB5" w14:textId="77777777" w:rsidR="00A02774" w:rsidRDefault="00A02774" w:rsidP="00A02774">
      <w:pPr>
        <w:pStyle w:val="CommentText"/>
      </w:pPr>
      <w:r>
        <w:rPr>
          <w:rStyle w:val="CommentReference"/>
        </w:rPr>
        <w:annotationRef/>
      </w:r>
      <w:r>
        <w:t xml:space="preserve">Jika ada: Para penulis menyatakan adanya potensi konflik kepentingan sebagai berikut: [jelaskan secara singkat, misalnya dukungan pendanaan, pekerjaan, konsultansi, kepemilikan saham, atau hubungan lainnya]. </w:t>
      </w:r>
    </w:p>
  </w:comment>
  <w:comment w:id="11" w:author="Author" w:date="2025-10-18T14:44:00Z" w:initials="LLU">
    <w:p w14:paraId="765035E7" w14:textId="4F4D77DE" w:rsidR="00BA1A08" w:rsidRDefault="00BA1A08" w:rsidP="00BA1A08">
      <w:pPr>
        <w:pStyle w:val="CommentText"/>
      </w:pPr>
      <w:r>
        <w:rPr>
          <w:rStyle w:val="CommentReference"/>
        </w:rPr>
        <w:annotationRef/>
      </w:r>
      <w:r>
        <w:t>Alternatif, penulis dapat mencantumkan kontribusi masing-masing penulis dengan inisial.</w:t>
      </w:r>
    </w:p>
    <w:p w14:paraId="7E30D96C" w14:textId="77777777" w:rsidR="00BA1A08" w:rsidRDefault="00BA1A08" w:rsidP="00BA1A08">
      <w:pPr>
        <w:pStyle w:val="CommentText"/>
      </w:pPr>
    </w:p>
    <w:p w14:paraId="331203D7" w14:textId="77777777" w:rsidR="00BA1A08" w:rsidRDefault="00BA1A08" w:rsidP="00BA1A08">
      <w:pPr>
        <w:pStyle w:val="CommentText"/>
      </w:pPr>
      <w:r>
        <w:t>Contoh:</w:t>
      </w:r>
    </w:p>
    <w:p w14:paraId="552A0F78" w14:textId="77777777" w:rsidR="00BA1A08" w:rsidRDefault="00BA1A08" w:rsidP="00BA1A08">
      <w:pPr>
        <w:pStyle w:val="CommentText"/>
      </w:pPr>
      <w:r>
        <w:t>Penulis A: Konseptualisasi, Metodologi, Supervisi</w:t>
      </w:r>
    </w:p>
    <w:p w14:paraId="49A0498E" w14:textId="77777777" w:rsidR="00BA1A08" w:rsidRDefault="00BA1A08" w:rsidP="00BA1A08">
      <w:pPr>
        <w:pStyle w:val="CommentText"/>
      </w:pPr>
    </w:p>
    <w:p w14:paraId="2532BA0F" w14:textId="77777777" w:rsidR="00BA1A08" w:rsidRDefault="00BA1A08" w:rsidP="00BA1A08">
      <w:pPr>
        <w:pStyle w:val="CommentText"/>
      </w:pPr>
      <w:r>
        <w:t>Penulis B: Pengumpulan Data, Analisis Formal, Penulisan Draf Awal</w:t>
      </w:r>
    </w:p>
    <w:p w14:paraId="26189363" w14:textId="77777777" w:rsidR="00BA1A08" w:rsidRDefault="00BA1A08" w:rsidP="00BA1A08">
      <w:pPr>
        <w:pStyle w:val="CommentText"/>
      </w:pPr>
    </w:p>
    <w:p w14:paraId="17DB10D0" w14:textId="77777777" w:rsidR="00BA1A08" w:rsidRDefault="00BA1A08" w:rsidP="00BA1A08">
      <w:pPr>
        <w:pStyle w:val="CommentText"/>
      </w:pPr>
      <w:r>
        <w:t>Penulis C: Peninjauan dan Penyuntingan Naskah, Visualisasi</w:t>
      </w:r>
    </w:p>
    <w:p w14:paraId="634F0C41" w14:textId="77777777" w:rsidR="00BA1A08" w:rsidRDefault="00BA1A08" w:rsidP="00BA1A08">
      <w:pPr>
        <w:pStyle w:val="CommentText"/>
      </w:pPr>
      <w:r>
        <w:t>Seluruh penulis telah meninjau dan menyetujui naskah akhir.</w:t>
      </w:r>
    </w:p>
  </w:comment>
  <w:comment w:id="12" w:author="Author" w:initials="A">
    <w:p w14:paraId="56BF2570" w14:textId="77777777" w:rsidR="00634B13" w:rsidRDefault="00634B13" w:rsidP="00634B13">
      <w:pPr>
        <w:pStyle w:val="CommentText"/>
      </w:pPr>
      <w:r>
        <w:rPr>
          <w:rStyle w:val="CommentReference"/>
          <w:rFonts w:eastAsiaTheme="majorEastAsia"/>
        </w:rPr>
        <w:annotationRef/>
      </w:r>
      <w:r>
        <w:t>Perlu diingat bahwa batas jumlah referensi bergantung pada desain penelitian. Silakan lihat halaman Information for Authors kami untuk detail lebih lanjut.</w:t>
      </w:r>
    </w:p>
    <w:p w14:paraId="7E0C1CF7" w14:textId="77777777" w:rsidR="00634B13" w:rsidRDefault="00634B13" w:rsidP="00634B13">
      <w:pPr>
        <w:pStyle w:val="CommentText"/>
      </w:pPr>
    </w:p>
    <w:p w14:paraId="31C0236C" w14:textId="77777777" w:rsidR="00634B13" w:rsidRDefault="00634B13" w:rsidP="00634B13">
      <w:pPr>
        <w:pStyle w:val="CommentText"/>
      </w:pPr>
      <w:r>
        <w:t>Berikut ini kami sediakan bentuk referensi yang paling umum digunakan dalam jurnal kami (yaitu artikel jurnal, buku, dan situs web). Lihat contoh yang sesuai berikut:</w:t>
      </w:r>
    </w:p>
    <w:p w14:paraId="331BAB18" w14:textId="77777777" w:rsidR="00634B13" w:rsidRDefault="00634B13" w:rsidP="00634B13">
      <w:pPr>
        <w:pStyle w:val="CommentText"/>
      </w:pPr>
      <w:r>
        <w:t>[1] Artikel jurnal (≤6 penulis)</w:t>
      </w:r>
    </w:p>
    <w:p w14:paraId="477F8EC9" w14:textId="77777777" w:rsidR="00634B13" w:rsidRDefault="00634B13" w:rsidP="00634B13">
      <w:pPr>
        <w:pStyle w:val="CommentText"/>
      </w:pPr>
      <w:r>
        <w:t>[2] Artikel jurnal (&gt;6 penulis)</w:t>
      </w:r>
    </w:p>
    <w:p w14:paraId="03959169" w14:textId="77777777" w:rsidR="00634B13" w:rsidRDefault="00634B13" w:rsidP="00634B13">
      <w:pPr>
        <w:pStyle w:val="CommentText"/>
      </w:pPr>
      <w:r>
        <w:t>[3] Artikel jurnal dalam edisi suplemen</w:t>
      </w:r>
    </w:p>
    <w:p w14:paraId="1BF81B33" w14:textId="77777777" w:rsidR="00634B13" w:rsidRDefault="00634B13" w:rsidP="00634B13">
      <w:pPr>
        <w:pStyle w:val="CommentText"/>
      </w:pPr>
      <w:r>
        <w:t>[4] Artikel jurnal yang diterima tetapi belum dipublikasikan</w:t>
      </w:r>
    </w:p>
    <w:p w14:paraId="183833E5" w14:textId="77777777" w:rsidR="00634B13" w:rsidRDefault="00634B13" w:rsidP="00634B13">
      <w:pPr>
        <w:pStyle w:val="CommentText"/>
      </w:pPr>
      <w:r>
        <w:t>[5] Buku dengan penulis tunggal atau ganda</w:t>
      </w:r>
    </w:p>
    <w:p w14:paraId="3F2B8CCB" w14:textId="77777777" w:rsidR="00634B13" w:rsidRDefault="00634B13" w:rsidP="00634B13">
      <w:pPr>
        <w:pStyle w:val="CommentText"/>
      </w:pPr>
      <w:r>
        <w:t>[6] Bab dalam sebuah buku</w:t>
      </w:r>
    </w:p>
    <w:p w14:paraId="04C50EDB" w14:textId="77777777" w:rsidR="00634B13" w:rsidRDefault="00634B13" w:rsidP="00634B13">
      <w:pPr>
        <w:pStyle w:val="CommentText"/>
      </w:pPr>
      <w:r>
        <w:t>[7] Halaman dari situs web</w:t>
      </w:r>
    </w:p>
    <w:p w14:paraId="16D7A980" w14:textId="77777777" w:rsidR="00634B13" w:rsidRDefault="00634B13" w:rsidP="00634B13">
      <w:pPr>
        <w:pStyle w:val="CommentText"/>
      </w:pPr>
      <w:r>
        <w:t>[8] Artikel dari situs web</w:t>
      </w:r>
    </w:p>
    <w:p w14:paraId="6A8E40FB" w14:textId="77777777" w:rsidR="00634B13" w:rsidRDefault="00634B13" w:rsidP="00634B13">
      <w:pPr>
        <w:pStyle w:val="CommentText"/>
      </w:pPr>
      <w:r>
        <w:t>[9] Artikel berita dari situs web</w:t>
      </w:r>
    </w:p>
    <w:p w14:paraId="6E5FC0D6" w14:textId="77777777" w:rsidR="00634B13" w:rsidRDefault="00634B13" w:rsidP="00634B13">
      <w:pPr>
        <w:pStyle w:val="CommentText"/>
      </w:pPr>
    </w:p>
    <w:p w14:paraId="6A75C1E8" w14:textId="77777777" w:rsidR="00634B13" w:rsidRDefault="00634B13" w:rsidP="00634B13">
      <w:pPr>
        <w:pStyle w:val="CommentText"/>
      </w:pPr>
      <w:r>
        <w:t>Kami sangat menyarankan penulis untuk hanya mencantumkan referensi berbahasa Inggris. Pengecualian mungkin diberikan dalam kondisi tertentu bila penulis memberikan penjelasan yang kuat.</w:t>
      </w:r>
    </w:p>
  </w:comment>
  <w:comment w:id="13" w:author="Author" w:initials="A">
    <w:p w14:paraId="5A5C1ED7" w14:textId="77777777" w:rsidR="00D9564D" w:rsidRDefault="00B20528" w:rsidP="00D9564D">
      <w:pPr>
        <w:pStyle w:val="CommentText"/>
      </w:pPr>
      <w:r>
        <w:rPr>
          <w:rStyle w:val="CommentReference"/>
          <w:rFonts w:eastAsiaTheme="majorEastAsia"/>
        </w:rPr>
        <w:annotationRef/>
      </w:r>
      <w:r w:rsidR="00D9564D">
        <w:t>Ini adalah contoh tabel. Jangan memformat atau memberi warna tertentu pada tabel. Buatlah dalam bentuk sederhana, dan kami akan melakukan perubahan format setelah naskah diterima.</w:t>
      </w:r>
    </w:p>
    <w:p w14:paraId="1B17F5B3" w14:textId="77777777" w:rsidR="00D9564D" w:rsidRDefault="00D9564D" w:rsidP="00D9564D">
      <w:pPr>
        <w:pStyle w:val="CommentText"/>
      </w:pPr>
    </w:p>
    <w:p w14:paraId="01399478" w14:textId="77777777" w:rsidR="00D9564D" w:rsidRDefault="00D9564D" w:rsidP="00D9564D">
      <w:pPr>
        <w:pStyle w:val="CommentText"/>
      </w:pPr>
      <w:r>
        <w:t>Tabel harus ditulis dengan font Times New Roman ukuran 11 pt dan spasi tunggal.</w:t>
      </w:r>
    </w:p>
    <w:p w14:paraId="19017B2A" w14:textId="77777777" w:rsidR="00D9564D" w:rsidRDefault="00D9564D" w:rsidP="00D9564D">
      <w:pPr>
        <w:pStyle w:val="CommentText"/>
      </w:pPr>
      <w:r>
        <w:t>Perhatikan cara kami menyajikan hasil uji kategori dalam sebuah tabel. Ikuti template ini untuk semua tabel dan jangan membuat format tabel yang dipersonalisasi.</w:t>
      </w:r>
    </w:p>
    <w:p w14:paraId="68DEBD3E" w14:textId="77777777" w:rsidR="00D9564D" w:rsidRDefault="00D9564D" w:rsidP="00D9564D">
      <w:pPr>
        <w:pStyle w:val="CommentText"/>
      </w:pPr>
    </w:p>
    <w:p w14:paraId="0A9491C6" w14:textId="77777777" w:rsidR="00D9564D" w:rsidRDefault="00D9564D" w:rsidP="00D9564D">
      <w:pPr>
        <w:pStyle w:val="CommentText"/>
      </w:pPr>
      <w:r>
        <w:t>Selain itu, jika dilakukan pemeriksaan laboratorium secara serial, penulis dapat menambahkan kolom tambahan di sebelah kanan kolom ‘Nilai’.</w:t>
      </w:r>
    </w:p>
  </w:comment>
  <w:comment w:id="14" w:author="Author" w:initials="A">
    <w:p w14:paraId="00A90A76" w14:textId="0ADB9D0A" w:rsidR="00B20528" w:rsidRDefault="00B20528" w:rsidP="00BB1E4E">
      <w:pPr>
        <w:pStyle w:val="CommentText"/>
      </w:pPr>
      <w:r>
        <w:rPr>
          <w:rStyle w:val="CommentReference"/>
          <w:rFonts w:eastAsiaTheme="majorEastAsia"/>
        </w:rPr>
        <w:annotationRef/>
      </w:r>
      <w:r>
        <w:t>Jangan menempelkan atau menyisipkan gambar di sini. Setiap gambar harus dikirimkan sebagai berkas terpisah melalui sistem pengajuan JATI Udayana</w:t>
      </w:r>
    </w:p>
  </w:comment>
  <w:comment w:id="15" w:author="Author" w:initials="A">
    <w:p w14:paraId="07E5985C" w14:textId="77777777" w:rsidR="009012EB" w:rsidRDefault="009012EB" w:rsidP="009012EB">
      <w:r>
        <w:rPr>
          <w:rStyle w:val="CommentReference"/>
        </w:rPr>
        <w:annotationRef/>
      </w:r>
      <w:r>
        <w:rPr>
          <w:sz w:val="20"/>
          <w:szCs w:val="20"/>
        </w:rPr>
        <w:t xml:space="preserve">Title should be written in sentence case, 14-pts Times New Roman (TNR), and centered. </w:t>
      </w:r>
      <w:r>
        <w:rPr>
          <w:sz w:val="20"/>
          <w:szCs w:val="20"/>
        </w:rPr>
        <w:cr/>
      </w:r>
      <w:r>
        <w:rPr>
          <w:sz w:val="20"/>
          <w:szCs w:val="20"/>
        </w:rPr>
        <w:cr/>
        <w:t>If the article is written in English, the title and abstract should first be written in English, followed by the Indonesian version.</w:t>
      </w:r>
    </w:p>
    <w:p w14:paraId="0E12C622" w14:textId="77777777" w:rsidR="009012EB" w:rsidRDefault="009012EB" w:rsidP="009012EB">
      <w:r>
        <w:rPr>
          <w:sz w:val="20"/>
          <w:szCs w:val="20"/>
        </w:rPr>
        <w:cr/>
        <w:t xml:space="preserve">For case series, title should end as : </w:t>
      </w:r>
      <w:r>
        <w:rPr>
          <w:sz w:val="20"/>
          <w:szCs w:val="20"/>
        </w:rPr>
        <w:cr/>
      </w:r>
      <w:r>
        <w:rPr>
          <w:b/>
          <w:bCs/>
          <w:sz w:val="20"/>
          <w:szCs w:val="20"/>
        </w:rPr>
        <w:t>….  : a case report</w:t>
      </w:r>
      <w:r>
        <w:rPr>
          <w:sz w:val="20"/>
          <w:szCs w:val="20"/>
        </w:rPr>
        <w:cr/>
      </w:r>
      <w:r>
        <w:rPr>
          <w:sz w:val="20"/>
          <w:szCs w:val="20"/>
        </w:rPr>
        <w:cr/>
        <w:t xml:space="preserve">Unless specified otherwise, the whole document should be written in sentence case, 12-pts TNR, and right-justified format. </w:t>
      </w:r>
    </w:p>
  </w:comment>
  <w:comment w:id="16" w:author="Author" w:date="2025-10-18T14:53:00Z" w:initials="LLU">
    <w:p w14:paraId="0553A5CF" w14:textId="77777777" w:rsidR="00D9564D" w:rsidRDefault="00AF15C0" w:rsidP="00D9564D">
      <w:pPr>
        <w:pStyle w:val="CommentText"/>
      </w:pPr>
      <w:r>
        <w:rPr>
          <w:rStyle w:val="CommentReference"/>
        </w:rPr>
        <w:annotationRef/>
      </w:r>
      <w:r w:rsidR="00D9564D">
        <w:t xml:space="preserve">Abstract should be 250 words (maximum). Make sure to think deep before writing your abstract. Awfully presented abstract will reduce the chance the readers will read the full-text of your manuscript. Consequently, the article will not reach its maximum impact in the scientific community. </w:t>
      </w:r>
    </w:p>
  </w:comment>
  <w:comment w:id="17" w:author="Author" w:initials="A">
    <w:p w14:paraId="7D170399" w14:textId="555F52B2" w:rsidR="003E05CD" w:rsidRDefault="003E05CD" w:rsidP="00057797">
      <w:pPr>
        <w:pStyle w:val="CommentText"/>
      </w:pPr>
      <w:r>
        <w:rPr>
          <w:rStyle w:val="CommentReference"/>
          <w:rFonts w:eastAsiaTheme="majorEastAsia"/>
        </w:rPr>
        <w:annotationRef/>
      </w:r>
      <w:r>
        <w:t xml:space="preserve">Keywords must be written as per Medical Subjects Headings (MeSH) keywords. An alternative way to do this is to copy and past your abstract to: </w:t>
      </w:r>
      <w:hyperlink r:id="rId3" w:history="1">
        <w:r w:rsidRPr="00C70C57">
          <w:rPr>
            <w:rStyle w:val="Hyperlink"/>
            <w:rFonts w:eastAsiaTheme="majorEastAsia"/>
          </w:rPr>
          <w:t>https://meshb.nlm.nih.gov/MeSHonDemand</w:t>
        </w:r>
      </w:hyperlink>
      <w:r>
        <w:t xml:space="preserve"> and then you can find and choose the MeSH keywords available in the right part of the page.</w:t>
      </w:r>
    </w:p>
  </w:comment>
  <w:comment w:id="18" w:author="Author" w:initials="A">
    <w:p w14:paraId="36EA7B3C" w14:textId="77777777" w:rsidR="00F52FA7" w:rsidRDefault="00AF15C0" w:rsidP="00F52FA7">
      <w:pPr>
        <w:pStyle w:val="CommentText"/>
      </w:pPr>
      <w:r>
        <w:rPr>
          <w:rStyle w:val="CommentReference"/>
          <w:rFonts w:eastAsiaTheme="majorEastAsia"/>
        </w:rPr>
        <w:annotationRef/>
      </w:r>
      <w:r w:rsidR="00F52FA7">
        <w:t xml:space="preserve">As outlined on our website, we discourage authors from citing a person’s name in the manuscript (e.g., “A study by Smith[5] found…” or “Doe[13] reported that…”). We believe that such style disrupts the flow of the story. </w:t>
      </w:r>
    </w:p>
    <w:p w14:paraId="5C867ACC" w14:textId="77777777" w:rsidR="00F52FA7" w:rsidRDefault="00F52FA7" w:rsidP="00F52FA7">
      <w:pPr>
        <w:pStyle w:val="CommentText"/>
      </w:pPr>
    </w:p>
    <w:p w14:paraId="26ABC2B3" w14:textId="77777777" w:rsidR="00F52FA7" w:rsidRDefault="00F52FA7" w:rsidP="00F52FA7">
      <w:pPr>
        <w:pStyle w:val="CommentText"/>
      </w:pPr>
      <w:r>
        <w:t xml:space="preserve">Therefore, we require authors to rephrase the sentences by removing the person’s names from the manuscript. In a scarce setting where name(s) must be unfolded, we will allow this recommendation to be overruled. </w:t>
      </w:r>
    </w:p>
  </w:comment>
  <w:comment w:id="19" w:author="Author" w:initials="A">
    <w:p w14:paraId="5115A4BB" w14:textId="77777777" w:rsidR="00EF69EF" w:rsidRDefault="00303B44" w:rsidP="00EF69EF">
      <w:pPr>
        <w:pStyle w:val="CommentText"/>
      </w:pPr>
      <w:r>
        <w:rPr>
          <w:rStyle w:val="CommentReference"/>
          <w:rFonts w:eastAsiaTheme="majorEastAsia"/>
        </w:rPr>
        <w:annotationRef/>
      </w:r>
      <w:r w:rsidR="00EF69EF">
        <w:t>For case report/series, always remember to follow the CARE checklist in all parts of the manuscript.</w:t>
      </w:r>
    </w:p>
    <w:p w14:paraId="465D84DB" w14:textId="77777777" w:rsidR="00EF69EF" w:rsidRDefault="00EF69EF" w:rsidP="00EF69EF">
      <w:pPr>
        <w:pStyle w:val="CommentText"/>
      </w:pPr>
    </w:p>
    <w:p w14:paraId="0CBEA71E" w14:textId="77777777" w:rsidR="00EF69EF" w:rsidRDefault="00EF69EF" w:rsidP="00EF69EF">
      <w:pPr>
        <w:pStyle w:val="CommentText"/>
      </w:pPr>
      <w:r>
        <w:t>As explained on our website, authors are required to submit the filled-in checklist as a supplementary file to our online submission system.</w:t>
      </w:r>
    </w:p>
    <w:p w14:paraId="091DF069" w14:textId="77777777" w:rsidR="00EF69EF" w:rsidRDefault="00EF69EF" w:rsidP="00EF69EF">
      <w:pPr>
        <w:pStyle w:val="CommentText"/>
      </w:pPr>
    </w:p>
    <w:p w14:paraId="5C9C9CB2" w14:textId="77777777" w:rsidR="00EF69EF" w:rsidRDefault="00EF69EF" w:rsidP="00EF69EF">
      <w:pPr>
        <w:pStyle w:val="CommentText"/>
      </w:pPr>
      <w:r>
        <w:t xml:space="preserve">For further information, refer to: </w:t>
      </w:r>
    </w:p>
    <w:p w14:paraId="7F344D79" w14:textId="77777777" w:rsidR="00EF69EF" w:rsidRDefault="00EF69EF" w:rsidP="00EF69EF">
      <w:pPr>
        <w:pStyle w:val="CommentText"/>
      </w:pPr>
      <w:hyperlink r:id="rId4" w:history="1">
        <w:r w:rsidRPr="00B3511C">
          <w:rPr>
            <w:rStyle w:val="Hyperlink"/>
          </w:rPr>
          <w:t>https://ejournal4.unud.ac.id/index.php/jati/en/panduanmenulis</w:t>
        </w:r>
      </w:hyperlink>
    </w:p>
    <w:p w14:paraId="148D21FB" w14:textId="77777777" w:rsidR="00EF69EF" w:rsidRDefault="00EF69EF" w:rsidP="00EF69EF">
      <w:pPr>
        <w:pStyle w:val="CommentText"/>
      </w:pPr>
    </w:p>
    <w:p w14:paraId="05797D66" w14:textId="77777777" w:rsidR="00EF69EF" w:rsidRDefault="00EF69EF" w:rsidP="00EF69EF">
      <w:pPr>
        <w:pStyle w:val="CommentText"/>
      </w:pPr>
      <w:r>
        <w:t>Also, bear in mind that we limit the length of the article (from Introduction to end of Discussion) to 1,500 words. Therefore, carefully choose what to convey and maximize the power of illustrations/figures.</w:t>
      </w:r>
    </w:p>
  </w:comment>
  <w:comment w:id="20" w:author="Author" w:date="2025-10-18T20:31:00Z" w:initials="LLU">
    <w:p w14:paraId="5129507D" w14:textId="695088DB" w:rsidR="00F52FA7" w:rsidRDefault="00F52FA7" w:rsidP="00F52FA7">
      <w:pPr>
        <w:pStyle w:val="CommentText"/>
      </w:pPr>
      <w:r>
        <w:rPr>
          <w:rStyle w:val="CommentReference"/>
        </w:rPr>
        <w:annotationRef/>
      </w:r>
      <w:r>
        <w:t xml:space="preserve">As outlined on our website, we discourage authors from citing a person’s name in the manuscript (e.g., “A study by Smith[5] found…” or “Doe[13] reported that…”). We believe that such style disrupts the flow of the story. </w:t>
      </w:r>
    </w:p>
    <w:p w14:paraId="3901B5BC" w14:textId="77777777" w:rsidR="00F52FA7" w:rsidRDefault="00F52FA7" w:rsidP="00F52FA7">
      <w:pPr>
        <w:pStyle w:val="CommentText"/>
      </w:pPr>
    </w:p>
    <w:p w14:paraId="0D58CBEE" w14:textId="77777777" w:rsidR="00F52FA7" w:rsidRDefault="00F52FA7" w:rsidP="00F52FA7">
      <w:pPr>
        <w:pStyle w:val="CommentText"/>
      </w:pPr>
      <w:r>
        <w:t xml:space="preserve">Therefore, we require authors to rephrase the sentences by removing the person’s names from the manuscript. In a scarce setting where name(s) must be unfolded, we will allow this recommendation to be overruled. </w:t>
      </w:r>
    </w:p>
  </w:comment>
  <w:comment w:id="21" w:author="Author" w:date="2025-10-18T15:09:00Z" w:initials="LLU">
    <w:p w14:paraId="784A91BE" w14:textId="60023F21" w:rsidR="00AF15C0" w:rsidRDefault="00AF15C0" w:rsidP="00356F88">
      <w:pPr>
        <w:pStyle w:val="CommentText"/>
      </w:pPr>
      <w:r>
        <w:rPr>
          <w:rStyle w:val="CommentReference"/>
        </w:rPr>
        <w:annotationRef/>
      </w:r>
      <w:r>
        <w:t>The authors would like to express their sincere gratitude to all individuals and institutions who contributed to this study. Special thanks to [name(s) of individuals, departments, or institutions] for their valuable support and assistance during the research and manuscript preparation.</w:t>
      </w:r>
    </w:p>
  </w:comment>
  <w:comment w:id="22" w:author="Author" w:date="2025-10-18T20:36:00Z" w:initials="LLU">
    <w:p w14:paraId="7CE237A6" w14:textId="77777777" w:rsidR="0008732F" w:rsidRDefault="0008732F" w:rsidP="0008732F">
      <w:pPr>
        <w:pStyle w:val="CommentText"/>
      </w:pPr>
      <w:r>
        <w:rPr>
          <w:rStyle w:val="CommentReference"/>
        </w:rPr>
        <w:annotationRef/>
      </w:r>
      <w:r>
        <w:t>Do not change this part. Authors are expected to read and conform to this section.</w:t>
      </w:r>
    </w:p>
  </w:comment>
  <w:comment w:id="23" w:author="Author" w:date="2025-10-18T15:11:00Z" w:initials="LLU">
    <w:p w14:paraId="5FC61D88" w14:textId="77777777" w:rsidR="00AF15C0" w:rsidRDefault="00AF15C0" w:rsidP="00C10E82">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4" w:author="Author" w:date="2025-10-18T15:13:00Z" w:initials="LLU">
    <w:p w14:paraId="4E67DFD1" w14:textId="77777777" w:rsidR="00AF15C0" w:rsidRDefault="00AF15C0" w:rsidP="009675AD">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5" w:author="Author" w:date="2025-10-18T16:12:00Z" w:initials="LLU">
    <w:p w14:paraId="1A280ADF" w14:textId="77777777" w:rsidR="00AF15C0" w:rsidRDefault="00AF15C0" w:rsidP="00AF15C0">
      <w:pPr>
        <w:pStyle w:val="CommentText"/>
      </w:pPr>
      <w:r>
        <w:rPr>
          <w:rStyle w:val="CommentReference"/>
        </w:rPr>
        <w:annotationRef/>
      </w:r>
      <w:r>
        <w:t xml:space="preserve">Alternatively, authors may list each author's contributions by initial. </w:t>
      </w:r>
      <w:r>
        <w:br/>
      </w:r>
      <w:r>
        <w:br/>
        <w:t>Author A: Conceptualization, Methodology, Supervision</w:t>
      </w:r>
    </w:p>
    <w:p w14:paraId="0D35CEBA" w14:textId="77777777" w:rsidR="00AF15C0" w:rsidRDefault="00AF15C0" w:rsidP="00AF15C0">
      <w:pPr>
        <w:pStyle w:val="CommentText"/>
      </w:pPr>
    </w:p>
    <w:p w14:paraId="64487482" w14:textId="77777777" w:rsidR="00AF15C0" w:rsidRDefault="00AF15C0" w:rsidP="00AF15C0">
      <w:pPr>
        <w:pStyle w:val="CommentText"/>
      </w:pPr>
      <w:r>
        <w:t>Author B: Data Collection, Formal Analysis, Writing – Original Draft</w:t>
      </w:r>
    </w:p>
    <w:p w14:paraId="4AAA8F3E" w14:textId="77777777" w:rsidR="00AF15C0" w:rsidRDefault="00AF15C0" w:rsidP="00AF15C0">
      <w:pPr>
        <w:pStyle w:val="CommentText"/>
      </w:pPr>
    </w:p>
    <w:p w14:paraId="0C462C92" w14:textId="77777777" w:rsidR="00AF15C0" w:rsidRDefault="00AF15C0" w:rsidP="00AF15C0">
      <w:pPr>
        <w:pStyle w:val="CommentText"/>
      </w:pPr>
      <w:r>
        <w:t>Author C: Writing – Review &amp; Editing, Visualization</w:t>
      </w:r>
    </w:p>
    <w:p w14:paraId="7B2897DB" w14:textId="77777777" w:rsidR="00AF15C0" w:rsidRDefault="00AF15C0" w:rsidP="00AF15C0">
      <w:pPr>
        <w:pStyle w:val="CommentText"/>
      </w:pPr>
      <w:r>
        <w:t>All authors reviewed and approved the final manuscript.</w:t>
      </w:r>
    </w:p>
  </w:comment>
  <w:comment w:id="26" w:author="Author" w:initials="A">
    <w:p w14:paraId="0EF9B186" w14:textId="77777777" w:rsidR="008F4F26" w:rsidRDefault="008F4F26" w:rsidP="008F4F26">
      <w:pPr>
        <w:pStyle w:val="CommentText"/>
      </w:pPr>
      <w:r>
        <w:rPr>
          <w:rStyle w:val="CommentReference"/>
          <w:rFonts w:eastAsiaTheme="majorEastAsia"/>
        </w:rPr>
        <w:annotationRef/>
      </w:r>
      <w:r>
        <w:t>This is an example table. Do not format or colorize the table in certain formats. Keep it simple and we will do the formatting once the manuscript is accepted.</w:t>
      </w:r>
    </w:p>
    <w:p w14:paraId="1C1C117D" w14:textId="77777777" w:rsidR="008F4F26" w:rsidRDefault="008F4F26" w:rsidP="008F4F26">
      <w:pPr>
        <w:pStyle w:val="CommentText"/>
      </w:pPr>
    </w:p>
    <w:p w14:paraId="7BD79789" w14:textId="77777777" w:rsidR="008F4F26" w:rsidRDefault="008F4F26" w:rsidP="008F4F26">
      <w:pPr>
        <w:pStyle w:val="CommentText"/>
      </w:pPr>
      <w:r>
        <w:t>Tables should be written in 11-pts TNR and singled-space.</w:t>
      </w:r>
    </w:p>
    <w:p w14:paraId="18DD6CA4" w14:textId="77777777" w:rsidR="008F4F26" w:rsidRDefault="008F4F26" w:rsidP="008F4F26">
      <w:pPr>
        <w:pStyle w:val="CommentText"/>
      </w:pPr>
    </w:p>
    <w:p w14:paraId="019D8B73" w14:textId="77777777" w:rsidR="008F4F26" w:rsidRDefault="008F4F26" w:rsidP="008F4F26">
      <w:pPr>
        <w:pStyle w:val="CommentText"/>
      </w:pPr>
      <w:r>
        <w:t>Pay attention on how we want a categorical test results to be presented in a table. Follow this template for all tables and do not create your own individualized table.</w:t>
      </w:r>
    </w:p>
    <w:p w14:paraId="13FB7347" w14:textId="77777777" w:rsidR="008F4F26" w:rsidRDefault="008F4F26" w:rsidP="008F4F26">
      <w:pPr>
        <w:pStyle w:val="CommentText"/>
      </w:pPr>
    </w:p>
    <w:p w14:paraId="30821C9F" w14:textId="77777777" w:rsidR="008F4F26" w:rsidRDefault="008F4F26" w:rsidP="008F4F26">
      <w:pPr>
        <w:pStyle w:val="CommentText"/>
      </w:pPr>
      <w:r>
        <w:t xml:space="preserve">Furthermore, in a case where serial lab tests were performed, authors may add more columns to the right of the ‘Values’ column. </w:t>
      </w:r>
    </w:p>
  </w:comment>
  <w:comment w:id="27" w:author="Author" w:initials="A">
    <w:p w14:paraId="0A90DD17" w14:textId="77777777" w:rsidR="008F4F26" w:rsidRDefault="008F4F26" w:rsidP="00BB1E4E">
      <w:pPr>
        <w:pStyle w:val="CommentText"/>
      </w:pPr>
      <w:r>
        <w:rPr>
          <w:rStyle w:val="CommentReference"/>
          <w:rFonts w:eastAsiaTheme="majorEastAsia"/>
        </w:rPr>
        <w:annotationRef/>
      </w:r>
      <w:r>
        <w:t xml:space="preserve">Do not post or paste the figures here. Each figure must be submitted as an individual file to JATI Udayana submission syst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8FDDA5" w15:done="0"/>
  <w15:commentEx w15:paraId="4D7BC923" w15:done="0"/>
  <w15:commentEx w15:paraId="0A23BF75" w15:done="0"/>
  <w15:commentEx w15:paraId="63626E80" w15:done="0"/>
  <w15:commentEx w15:paraId="26217A4A" w15:done="0"/>
  <w15:commentEx w15:paraId="2D14AA27" w15:done="0"/>
  <w15:commentEx w15:paraId="5F52151A" w15:done="0"/>
  <w15:commentEx w15:paraId="3ABCF073" w15:done="0"/>
  <w15:commentEx w15:paraId="48B18A1E" w15:done="0"/>
  <w15:commentEx w15:paraId="21522087" w15:done="0"/>
  <w15:commentEx w15:paraId="50E9FFB5" w15:done="0"/>
  <w15:commentEx w15:paraId="634F0C41" w15:done="0"/>
  <w15:commentEx w15:paraId="6A75C1E8" w15:done="0"/>
  <w15:commentEx w15:paraId="0A9491C6" w15:done="0"/>
  <w15:commentEx w15:paraId="00A90A76" w15:done="0"/>
  <w15:commentEx w15:paraId="0E12C622" w15:done="0"/>
  <w15:commentEx w15:paraId="0553A5CF" w15:done="0"/>
  <w15:commentEx w15:paraId="7D170399" w15:done="0"/>
  <w15:commentEx w15:paraId="26ABC2B3" w15:done="0"/>
  <w15:commentEx w15:paraId="05797D66" w15:done="0"/>
  <w15:commentEx w15:paraId="0D58CBEE" w15:done="0"/>
  <w15:commentEx w15:paraId="784A91BE" w15:done="0"/>
  <w15:commentEx w15:paraId="7CE237A6" w15:done="0"/>
  <w15:commentEx w15:paraId="5FC61D88" w15:done="0"/>
  <w15:commentEx w15:paraId="4E67DFD1" w15:done="0"/>
  <w15:commentEx w15:paraId="7B2897DB" w15:done="0"/>
  <w15:commentEx w15:paraId="30821C9F" w15:done="0"/>
  <w15:commentEx w15:paraId="0A90DD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3833BC8" w16cex:dateUtc="2025-10-18T11:58:00Z"/>
  <w16cex:commentExtensible w16cex:durableId="4B7F8FE6" w16cex:dateUtc="2025-10-18T13:44:00Z"/>
  <w16cex:commentExtensible w16cex:durableId="79956927" w16cex:dateUtc="2025-10-18T11:59:00Z"/>
  <w16cex:commentExtensible w16cex:durableId="1E21ABB9" w16cex:dateUtc="2025-10-18T12:14:00Z"/>
  <w16cex:commentExtensible w16cex:durableId="50C1F91B" w16cex:dateUtc="2025-10-18T06:36:00Z"/>
  <w16cex:commentExtensible w16cex:durableId="6850E835" w16cex:dateUtc="2025-10-18T12:17:00Z"/>
  <w16cex:commentExtensible w16cex:durableId="6CF38653" w16cex:dateUtc="2025-10-18T06:35:00Z"/>
  <w16cex:commentExtensible w16cex:durableId="64AC2F7E" w16cex:dateUtc="2025-10-18T06:34:00Z"/>
  <w16cex:commentExtensible w16cex:durableId="0D6DBABB" w16cex:dateUtc="2025-10-18T06:44:00Z"/>
  <w16cex:commentExtensible w16cex:durableId="2F738969" w16cex:dateUtc="2025-10-18T06:53:00Z"/>
  <w16cex:commentExtensible w16cex:durableId="5A448147" w16cex:dateUtc="2025-10-18T12:31:00Z"/>
  <w16cex:commentExtensible w16cex:durableId="13DDC886" w16cex:dateUtc="2025-10-18T07:09:00Z"/>
  <w16cex:commentExtensible w16cex:durableId="550F1983" w16cex:dateUtc="2025-10-18T12:36:00Z"/>
  <w16cex:commentExtensible w16cex:durableId="06D96CA8" w16cex:dateUtc="2025-10-18T07:11:00Z"/>
  <w16cex:commentExtensible w16cex:durableId="2CADBB51" w16cex:dateUtc="2025-10-18T07:13:00Z"/>
  <w16cex:commentExtensible w16cex:durableId="42453356" w16cex:dateUtc="2025-10-18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8FDDA5" w16cid:durableId="23833BC8"/>
  <w16cid:commentId w16cid:paraId="4D7BC923" w16cid:durableId="4B7F8FE6"/>
  <w16cid:commentId w16cid:paraId="0A23BF75" w16cid:durableId="79956927"/>
  <w16cid:commentId w16cid:paraId="63626E80" w16cid:durableId="730B81A2"/>
  <w16cid:commentId w16cid:paraId="26217A4A" w16cid:durableId="765BA8DE"/>
  <w16cid:commentId w16cid:paraId="2D14AA27" w16cid:durableId="1C8EEE62"/>
  <w16cid:commentId w16cid:paraId="5F52151A" w16cid:durableId="1E21ABB9"/>
  <w16cid:commentId w16cid:paraId="3ABCF073" w16cid:durableId="50C1F91B"/>
  <w16cid:commentId w16cid:paraId="48B18A1E" w16cid:durableId="6850E835"/>
  <w16cid:commentId w16cid:paraId="21522087" w16cid:durableId="6CF38653"/>
  <w16cid:commentId w16cid:paraId="50E9FFB5" w16cid:durableId="64AC2F7E"/>
  <w16cid:commentId w16cid:paraId="634F0C41" w16cid:durableId="0D6DBABB"/>
  <w16cid:commentId w16cid:paraId="6A75C1E8" w16cid:durableId="760BD666"/>
  <w16cid:commentId w16cid:paraId="0A9491C6" w16cid:durableId="19DEEBF0"/>
  <w16cid:commentId w16cid:paraId="00A90A76" w16cid:durableId="755723B0"/>
  <w16cid:commentId w16cid:paraId="0E12C622" w16cid:durableId="0741436D"/>
  <w16cid:commentId w16cid:paraId="0553A5CF" w16cid:durableId="2F738969"/>
  <w16cid:commentId w16cid:paraId="7D170399" w16cid:durableId="2FFD5506"/>
  <w16cid:commentId w16cid:paraId="26ABC2B3" w16cid:durableId="6145D068"/>
  <w16cid:commentId w16cid:paraId="05797D66" w16cid:durableId="646D6F20"/>
  <w16cid:commentId w16cid:paraId="0D58CBEE" w16cid:durableId="5A448147"/>
  <w16cid:commentId w16cid:paraId="784A91BE" w16cid:durableId="13DDC886"/>
  <w16cid:commentId w16cid:paraId="7CE237A6" w16cid:durableId="550F1983"/>
  <w16cid:commentId w16cid:paraId="5FC61D88" w16cid:durableId="06D96CA8"/>
  <w16cid:commentId w16cid:paraId="4E67DFD1" w16cid:durableId="2CADBB51"/>
  <w16cid:commentId w16cid:paraId="7B2897DB" w16cid:durableId="42453356"/>
  <w16cid:commentId w16cid:paraId="30821C9F" w16cid:durableId="288BCE18"/>
  <w16cid:commentId w16cid:paraId="0A90DD17" w16cid:durableId="0A7B26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27FC0B" w14:textId="77777777" w:rsidR="00204D6F" w:rsidRDefault="00204D6F" w:rsidP="00875920">
      <w:pPr>
        <w:spacing w:after="0" w:line="240" w:lineRule="auto"/>
      </w:pPr>
      <w:r>
        <w:separator/>
      </w:r>
    </w:p>
    <w:p w14:paraId="19FD357F" w14:textId="77777777" w:rsidR="00204D6F" w:rsidRDefault="00204D6F"/>
    <w:p w14:paraId="21FA1A96" w14:textId="77777777" w:rsidR="00204D6F" w:rsidRDefault="00204D6F" w:rsidP="005B4F5C"/>
    <w:p w14:paraId="12DAB0FB" w14:textId="77777777" w:rsidR="00204D6F" w:rsidRDefault="00204D6F" w:rsidP="005B4F5C"/>
    <w:p w14:paraId="6AC44168" w14:textId="77777777" w:rsidR="00204D6F" w:rsidRDefault="00204D6F" w:rsidP="005B4F5C"/>
  </w:endnote>
  <w:endnote w:type="continuationSeparator" w:id="0">
    <w:p w14:paraId="677F3978" w14:textId="77777777" w:rsidR="00204D6F" w:rsidRDefault="00204D6F" w:rsidP="00875920">
      <w:pPr>
        <w:spacing w:after="0" w:line="240" w:lineRule="auto"/>
      </w:pPr>
      <w:r>
        <w:continuationSeparator/>
      </w:r>
    </w:p>
    <w:p w14:paraId="16CCA8EE" w14:textId="77777777" w:rsidR="00204D6F" w:rsidRDefault="00204D6F"/>
    <w:p w14:paraId="4479815C" w14:textId="77777777" w:rsidR="00204D6F" w:rsidRDefault="00204D6F" w:rsidP="005B4F5C"/>
    <w:p w14:paraId="04648A88" w14:textId="77777777" w:rsidR="00204D6F" w:rsidRDefault="00204D6F" w:rsidP="005B4F5C"/>
    <w:p w14:paraId="20232A4C" w14:textId="77777777" w:rsidR="00204D6F" w:rsidRDefault="00204D6F" w:rsidP="005B4F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8663A9" w14:paraId="31F49B58" w14:textId="77777777" w:rsidTr="001A4FE8">
      <w:trPr>
        <w:trHeight w:hRule="exact" w:val="360"/>
        <w:jc w:val="center"/>
      </w:trPr>
      <w:tc>
        <w:tcPr>
          <w:tcW w:w="220" w:type="pct"/>
          <w:shd w:val="clear" w:color="auto" w:fill="144728"/>
          <w:vAlign w:val="center"/>
        </w:tcPr>
        <w:p w14:paraId="4C83D683"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78C94BDC" w14:textId="39708534" w:rsidR="008663A9" w:rsidRDefault="008663A9" w:rsidP="008663A9">
          <w:pPr>
            <w:pStyle w:val="Footer"/>
            <w:spacing w:before="40" w:after="40"/>
            <w:ind w:left="144" w:right="144"/>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Vol.</w:t>
          </w:r>
          <w:r w:rsidR="002050BB">
            <w:rPr>
              <w:rFonts w:ascii="Angsana New" w:hAnsi="Angsana New" w:cs="Angsana New"/>
              <w:szCs w:val="24"/>
            </w:rPr>
            <w:t>X</w:t>
          </w:r>
          <w:r>
            <w:rPr>
              <w:rFonts w:ascii="Angsana New" w:hAnsi="Angsana New" w:cs="Angsana New"/>
              <w:szCs w:val="24"/>
            </w:rPr>
            <w:t xml:space="preserve"> No.</w:t>
          </w:r>
          <w:r w:rsidR="002050BB">
            <w:rPr>
              <w:rFonts w:ascii="Angsana New" w:hAnsi="Angsana New" w:cs="Angsana New"/>
              <w:szCs w:val="24"/>
            </w:rPr>
            <w:t>X</w:t>
          </w:r>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Month)</w:t>
          </w:r>
        </w:p>
      </w:tc>
      <w:tc>
        <w:tcPr>
          <w:tcW w:w="250" w:type="pct"/>
          <w:shd w:val="clear" w:color="auto" w:fill="144728"/>
          <w:vAlign w:val="center"/>
        </w:tcPr>
        <w:p w14:paraId="5D7022D1"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3BF42E4F" w14:textId="72D9435C" w:rsidR="00DB5B81" w:rsidRDefault="00DB5B81" w:rsidP="00DB3E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8663A9" w14:paraId="17214B5F" w14:textId="77777777" w:rsidTr="001A4FE8">
      <w:trPr>
        <w:trHeight w:hRule="exact" w:val="360"/>
      </w:trPr>
      <w:tc>
        <w:tcPr>
          <w:tcW w:w="220" w:type="pct"/>
          <w:shd w:val="clear" w:color="auto" w:fill="144728"/>
          <w:vAlign w:val="center"/>
        </w:tcPr>
        <w:p w14:paraId="60EF50FB"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58028BF7" w14:textId="65778F73" w:rsidR="008663A9" w:rsidRDefault="008663A9" w:rsidP="008663A9">
          <w:pPr>
            <w:pStyle w:val="Footer"/>
            <w:spacing w:before="40" w:after="40"/>
            <w:ind w:left="144" w:right="144"/>
            <w:jc w:val="right"/>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Vol.</w:t>
          </w:r>
          <w:r w:rsidR="002050BB">
            <w:rPr>
              <w:rFonts w:ascii="Angsana New" w:hAnsi="Angsana New" w:cs="Angsana New"/>
              <w:szCs w:val="24"/>
            </w:rPr>
            <w:t>X</w:t>
          </w:r>
          <w:r>
            <w:rPr>
              <w:rFonts w:ascii="Angsana New" w:hAnsi="Angsana New" w:cs="Angsana New"/>
              <w:szCs w:val="24"/>
            </w:rPr>
            <w:t xml:space="preserve"> No.</w:t>
          </w:r>
          <w:r w:rsidR="002050BB">
            <w:rPr>
              <w:rFonts w:ascii="Angsana New" w:hAnsi="Angsana New" w:cs="Angsana New"/>
              <w:szCs w:val="24"/>
            </w:rPr>
            <w:t>X</w:t>
          </w:r>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Month)</w:t>
          </w:r>
        </w:p>
      </w:tc>
      <w:tc>
        <w:tcPr>
          <w:tcW w:w="250" w:type="pct"/>
          <w:shd w:val="clear" w:color="auto" w:fill="144728"/>
          <w:vAlign w:val="center"/>
        </w:tcPr>
        <w:p w14:paraId="74C07A50"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6665F22" w14:textId="77777777" w:rsidR="00DB5B81" w:rsidRDefault="00DB5B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8663A9" w14:paraId="319D6B6B" w14:textId="77777777" w:rsidTr="001A4FE8">
      <w:trPr>
        <w:trHeight w:hRule="exact" w:val="360"/>
      </w:trPr>
      <w:tc>
        <w:tcPr>
          <w:tcW w:w="220" w:type="pct"/>
          <w:shd w:val="clear" w:color="auto" w:fill="144728"/>
          <w:vAlign w:val="center"/>
        </w:tcPr>
        <w:p w14:paraId="4A3A63FC" w14:textId="77777777" w:rsidR="008663A9" w:rsidRDefault="008663A9" w:rsidP="008663A9">
          <w:pPr>
            <w:pStyle w:val="Footer"/>
            <w:spacing w:before="40" w:after="40"/>
            <w:rPr>
              <w:color w:val="FFFFFF" w:themeColor="background1"/>
            </w:rPr>
          </w:pPr>
        </w:p>
      </w:tc>
      <w:tc>
        <w:tcPr>
          <w:tcW w:w="4530" w:type="pct"/>
        </w:tcPr>
        <w:p w14:paraId="3D1A95E3" w14:textId="0F8EDDA9" w:rsidR="008663A9" w:rsidRPr="000F606A" w:rsidRDefault="008663A9" w:rsidP="008663A9">
          <w:pPr>
            <w:pStyle w:val="Footer"/>
            <w:spacing w:before="40" w:after="40"/>
            <w:ind w:right="144"/>
            <w:jc w:val="right"/>
            <w:rPr>
              <w:rFonts w:ascii="Angsana New" w:hAnsi="Angsana New" w:cs="Angsana New"/>
              <w:szCs w:val="24"/>
            </w:rPr>
          </w:pPr>
          <w:r>
            <w:rPr>
              <w:rFonts w:ascii="Angsana New" w:hAnsi="Angsana New" w:cs="Angsana New"/>
              <w:szCs w:val="24"/>
            </w:rPr>
            <w:t>20</w:t>
          </w:r>
          <w:r w:rsidR="002050BB">
            <w:rPr>
              <w:rFonts w:ascii="Angsana New" w:hAnsi="Angsana New" w:cs="Angsana New"/>
              <w:szCs w:val="24"/>
            </w:rPr>
            <w:t>XX</w:t>
          </w:r>
          <w:r>
            <w:rPr>
              <w:rFonts w:ascii="Angsana New" w:hAnsi="Angsana New" w:cs="Angsana New"/>
              <w:szCs w:val="24"/>
            </w:rPr>
            <w:t xml:space="preserve"> Jurnal Anestesi</w:t>
          </w:r>
          <w:r w:rsidR="002050BB">
            <w:rPr>
              <w:rFonts w:ascii="Angsana New" w:hAnsi="Angsana New" w:cs="Angsana New"/>
              <w:szCs w:val="24"/>
            </w:rPr>
            <w:t>ologi</w:t>
          </w:r>
          <w:r>
            <w:rPr>
              <w:rFonts w:ascii="Angsana New" w:hAnsi="Angsana New" w:cs="Angsana New"/>
              <w:szCs w:val="24"/>
            </w:rPr>
            <w:t xml:space="preserve"> dan Terapi Intensif | Published by Universitas Udayana</w:t>
          </w:r>
          <w:r>
            <w:rPr>
              <w:rFonts w:ascii="Angsana New" w:hAnsi="Angsana New" w:cs="Angsana New"/>
            </w:rPr>
            <w:t xml:space="preserve"> </w:t>
          </w:r>
        </w:p>
      </w:tc>
      <w:tc>
        <w:tcPr>
          <w:tcW w:w="250" w:type="pct"/>
          <w:shd w:val="clear" w:color="auto" w:fill="144728"/>
          <w:vAlign w:val="center"/>
        </w:tcPr>
        <w:p w14:paraId="3FF4E90D"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152DEC8E" w14:textId="77777777" w:rsidR="00875920" w:rsidRPr="00DB5B81" w:rsidRDefault="00875920" w:rsidP="00DB5B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AF15C0" w14:paraId="303AAD3C" w14:textId="77777777" w:rsidTr="001A4FE8">
      <w:trPr>
        <w:trHeight w:hRule="exact" w:val="360"/>
        <w:jc w:val="center"/>
      </w:trPr>
      <w:tc>
        <w:tcPr>
          <w:tcW w:w="220" w:type="pct"/>
          <w:shd w:val="clear" w:color="auto" w:fill="144728"/>
          <w:vAlign w:val="center"/>
        </w:tcPr>
        <w:p w14:paraId="61B7A3AD"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5D0EFB83" w14:textId="77777777" w:rsidR="00AF15C0" w:rsidRDefault="00AF15C0" w:rsidP="008663A9">
          <w:pPr>
            <w:pStyle w:val="Footer"/>
            <w:spacing w:before="40" w:after="40"/>
            <w:ind w:left="144" w:right="144"/>
            <w:rPr>
              <w:color w:val="FFFFFF" w:themeColor="background1"/>
            </w:rPr>
          </w:pPr>
          <w:r>
            <w:rPr>
              <w:rFonts w:ascii="Angsana New" w:hAnsi="Angsana New" w:cs="Angsana New"/>
              <w:szCs w:val="24"/>
            </w:rPr>
            <w:t>Jurnal Anestesiologi dan Terapi Intensif | Vol.X No.X (20XX) : JATI (Month)</w:t>
          </w:r>
        </w:p>
      </w:tc>
      <w:tc>
        <w:tcPr>
          <w:tcW w:w="250" w:type="pct"/>
          <w:shd w:val="clear" w:color="auto" w:fill="144728"/>
          <w:vAlign w:val="center"/>
        </w:tcPr>
        <w:p w14:paraId="22D3BE5D"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56149A28" w14:textId="77777777" w:rsidR="00AF15C0" w:rsidRDefault="00AF15C0" w:rsidP="00DB3E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AF15C0" w14:paraId="487811BC" w14:textId="77777777" w:rsidTr="001A4FE8">
      <w:trPr>
        <w:trHeight w:hRule="exact" w:val="360"/>
      </w:trPr>
      <w:tc>
        <w:tcPr>
          <w:tcW w:w="220" w:type="pct"/>
          <w:shd w:val="clear" w:color="auto" w:fill="144728"/>
          <w:vAlign w:val="center"/>
        </w:tcPr>
        <w:p w14:paraId="70947CA7"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0B7F0A08" w14:textId="77777777" w:rsidR="00AF15C0" w:rsidRDefault="00AF15C0" w:rsidP="008663A9">
          <w:pPr>
            <w:pStyle w:val="Footer"/>
            <w:spacing w:before="40" w:after="40"/>
            <w:ind w:left="144" w:right="144"/>
            <w:jc w:val="right"/>
            <w:rPr>
              <w:color w:val="FFFFFF" w:themeColor="background1"/>
            </w:rPr>
          </w:pPr>
          <w:r>
            <w:rPr>
              <w:rFonts w:ascii="Angsana New" w:hAnsi="Angsana New" w:cs="Angsana New"/>
              <w:szCs w:val="24"/>
            </w:rPr>
            <w:t>Jurnal Anestesiologi dan Terapi Intensif | Vol.X No.X (20XX) : JATI (Month)</w:t>
          </w:r>
        </w:p>
      </w:tc>
      <w:tc>
        <w:tcPr>
          <w:tcW w:w="250" w:type="pct"/>
          <w:shd w:val="clear" w:color="auto" w:fill="144728"/>
          <w:vAlign w:val="center"/>
        </w:tcPr>
        <w:p w14:paraId="23B09605"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14D43EC" w14:textId="77777777" w:rsidR="00AF15C0" w:rsidRDefault="00AF15C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6"/>
      <w:gridCol w:w="8772"/>
      <w:gridCol w:w="484"/>
    </w:tblGrid>
    <w:tr w:rsidR="00AF15C0" w14:paraId="62447B0D" w14:textId="77777777" w:rsidTr="001A4FE8">
      <w:trPr>
        <w:trHeight w:hRule="exact" w:val="360"/>
      </w:trPr>
      <w:tc>
        <w:tcPr>
          <w:tcW w:w="220" w:type="pct"/>
          <w:shd w:val="clear" w:color="auto" w:fill="144728"/>
          <w:vAlign w:val="center"/>
        </w:tcPr>
        <w:p w14:paraId="0A8A95EE" w14:textId="77777777" w:rsidR="00AF15C0" w:rsidRDefault="00AF15C0" w:rsidP="008663A9">
          <w:pPr>
            <w:pStyle w:val="Footer"/>
            <w:spacing w:before="40" w:after="40"/>
            <w:rPr>
              <w:color w:val="FFFFFF" w:themeColor="background1"/>
            </w:rPr>
          </w:pPr>
        </w:p>
      </w:tc>
      <w:tc>
        <w:tcPr>
          <w:tcW w:w="4530" w:type="pct"/>
        </w:tcPr>
        <w:p w14:paraId="01A68B74" w14:textId="77777777" w:rsidR="00AF15C0" w:rsidRPr="000F606A" w:rsidRDefault="00AF15C0" w:rsidP="008663A9">
          <w:pPr>
            <w:pStyle w:val="Footer"/>
            <w:spacing w:before="40" w:after="40"/>
            <w:ind w:right="144"/>
            <w:jc w:val="right"/>
            <w:rPr>
              <w:rFonts w:ascii="Angsana New" w:hAnsi="Angsana New" w:cs="Angsana New"/>
              <w:szCs w:val="24"/>
            </w:rPr>
          </w:pPr>
          <w:r>
            <w:rPr>
              <w:rFonts w:ascii="Angsana New" w:hAnsi="Angsana New" w:cs="Angsana New"/>
              <w:szCs w:val="24"/>
            </w:rPr>
            <w:t>20XX Jurnal Anestesiologi dan Terapi Intensif | Published by Universitas Udayana</w:t>
          </w:r>
          <w:r>
            <w:rPr>
              <w:rFonts w:ascii="Angsana New" w:hAnsi="Angsana New" w:cs="Angsana New"/>
            </w:rPr>
            <w:t xml:space="preserve"> </w:t>
          </w:r>
        </w:p>
      </w:tc>
      <w:tc>
        <w:tcPr>
          <w:tcW w:w="250" w:type="pct"/>
          <w:shd w:val="clear" w:color="auto" w:fill="144728"/>
          <w:vAlign w:val="center"/>
        </w:tcPr>
        <w:p w14:paraId="6D409942"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783193AF" w14:textId="77777777" w:rsidR="00AF15C0" w:rsidRPr="00DB5B81" w:rsidRDefault="00AF15C0" w:rsidP="00DB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EB651B" w14:textId="77777777" w:rsidR="00204D6F" w:rsidRDefault="00204D6F" w:rsidP="00875920">
      <w:pPr>
        <w:spacing w:after="0" w:line="240" w:lineRule="auto"/>
      </w:pPr>
      <w:r>
        <w:separator/>
      </w:r>
    </w:p>
    <w:p w14:paraId="71928B08" w14:textId="77777777" w:rsidR="00204D6F" w:rsidRDefault="00204D6F"/>
    <w:p w14:paraId="1DECA406" w14:textId="77777777" w:rsidR="00204D6F" w:rsidRDefault="00204D6F" w:rsidP="005B4F5C"/>
    <w:p w14:paraId="1A5D463C" w14:textId="77777777" w:rsidR="00204D6F" w:rsidRDefault="00204D6F" w:rsidP="005B4F5C"/>
    <w:p w14:paraId="075C2D4A" w14:textId="77777777" w:rsidR="00204D6F" w:rsidRDefault="00204D6F" w:rsidP="005B4F5C"/>
  </w:footnote>
  <w:footnote w:type="continuationSeparator" w:id="0">
    <w:p w14:paraId="60E92263" w14:textId="77777777" w:rsidR="00204D6F" w:rsidRDefault="00204D6F" w:rsidP="00875920">
      <w:pPr>
        <w:spacing w:after="0" w:line="240" w:lineRule="auto"/>
      </w:pPr>
      <w:r>
        <w:continuationSeparator/>
      </w:r>
    </w:p>
    <w:p w14:paraId="6AD91DE2" w14:textId="77777777" w:rsidR="00204D6F" w:rsidRDefault="00204D6F"/>
    <w:p w14:paraId="265C52DA" w14:textId="77777777" w:rsidR="00204D6F" w:rsidRDefault="00204D6F" w:rsidP="005B4F5C"/>
    <w:p w14:paraId="3EE33077" w14:textId="77777777" w:rsidR="00204D6F" w:rsidRDefault="00204D6F" w:rsidP="005B4F5C"/>
    <w:p w14:paraId="2CC712B5" w14:textId="77777777" w:rsidR="00204D6F" w:rsidRDefault="00204D6F" w:rsidP="005B4F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A7F0C" w14:textId="77777777" w:rsidR="00DB5B81" w:rsidRDefault="00DB5B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63C2A" w14:textId="77777777" w:rsidR="00DB5B81" w:rsidRDefault="00DB5B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C1120" w14:textId="40834E92" w:rsidR="00DB5B81" w:rsidRDefault="003741F8" w:rsidP="003741F8">
    <w:pPr>
      <w:pStyle w:val="Header"/>
      <w:jc w:val="right"/>
    </w:pPr>
    <w:r w:rsidRPr="003741F8">
      <w:t>ISSN No. 3090-3580</w:t>
    </w:r>
    <w:r w:rsidR="00711139">
      <w:t xml:space="preserve"> </w:t>
    </w:r>
    <w:r w:rsidR="00711139">
      <w:tab/>
      <w:t xml:space="preserve">                                            </w:t>
    </w:r>
    <w:r w:rsidR="00711139" w:rsidRPr="00711139">
      <w:rPr>
        <w:b/>
        <w:bCs/>
      </w:rPr>
      <w:t>TEMPLATE ARTIKEL BAHASA INDONESI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36098" w14:textId="77777777" w:rsidR="00AF15C0" w:rsidRDefault="00AF15C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C6317" w14:textId="77777777" w:rsidR="00AF15C0" w:rsidRDefault="00AF15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C31DC" w14:textId="77777777" w:rsidR="00AF15C0" w:rsidRDefault="00AF15C0" w:rsidP="003741F8">
    <w:pPr>
      <w:pStyle w:val="Header"/>
      <w:jc w:val="right"/>
    </w:pPr>
    <w:r w:rsidRPr="003741F8">
      <w:t>ISSN No. 3090-3580</w:t>
    </w:r>
    <w:r>
      <w:t xml:space="preserve"> </w:t>
    </w:r>
    <w:r>
      <w:tab/>
      <w:t xml:space="preserve">                                                                  </w:t>
    </w:r>
    <w:r>
      <w:rPr>
        <w:b/>
        <w:bCs/>
      </w:rPr>
      <w:t>ENGLISH ARTICLE TEMPL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86308"/>
    <w:multiLevelType w:val="hybridMultilevel"/>
    <w:tmpl w:val="7D1C4234"/>
    <w:lvl w:ilvl="0" w:tplc="16E4A990">
      <w:start w:val="1"/>
      <w:numFmt w:val="decimal"/>
      <w:pStyle w:val="AfiliasiPenulis"/>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B7B6874"/>
    <w:multiLevelType w:val="hybridMultilevel"/>
    <w:tmpl w:val="1F404D5E"/>
    <w:lvl w:ilvl="0" w:tplc="7F7E9D02">
      <w:start w:val="1"/>
      <w:numFmt w:val="decimal"/>
      <w:pStyle w:val="reference"/>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16555239">
    <w:abstractNumId w:val="0"/>
  </w:num>
  <w:num w:numId="2" w16cid:durableId="16749938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20"/>
  <w:evenAndOddHeaders/>
  <w:characterSpacingControl w:val="doNotCompress"/>
  <w:hdrShapeDefaults>
    <o:shapedefaults v:ext="edit" spidmax="206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108D1"/>
    <w:rsid w:val="00002318"/>
    <w:rsid w:val="00005A59"/>
    <w:rsid w:val="00007B9C"/>
    <w:rsid w:val="00012662"/>
    <w:rsid w:val="00014CF6"/>
    <w:rsid w:val="00016126"/>
    <w:rsid w:val="00016789"/>
    <w:rsid w:val="000218E4"/>
    <w:rsid w:val="000239F8"/>
    <w:rsid w:val="0003319D"/>
    <w:rsid w:val="000347B9"/>
    <w:rsid w:val="00036ED3"/>
    <w:rsid w:val="00037156"/>
    <w:rsid w:val="0003738C"/>
    <w:rsid w:val="00045E95"/>
    <w:rsid w:val="0004716F"/>
    <w:rsid w:val="00053A21"/>
    <w:rsid w:val="00054300"/>
    <w:rsid w:val="00060070"/>
    <w:rsid w:val="00062E92"/>
    <w:rsid w:val="0006300D"/>
    <w:rsid w:val="00072389"/>
    <w:rsid w:val="00072DED"/>
    <w:rsid w:val="000751EB"/>
    <w:rsid w:val="000772DE"/>
    <w:rsid w:val="00077D84"/>
    <w:rsid w:val="000810F3"/>
    <w:rsid w:val="00085CDF"/>
    <w:rsid w:val="0008732F"/>
    <w:rsid w:val="0009346F"/>
    <w:rsid w:val="00093912"/>
    <w:rsid w:val="00094AAC"/>
    <w:rsid w:val="00094F8E"/>
    <w:rsid w:val="0009524C"/>
    <w:rsid w:val="00097483"/>
    <w:rsid w:val="000A3058"/>
    <w:rsid w:val="000A413E"/>
    <w:rsid w:val="000A55B1"/>
    <w:rsid w:val="000A61FF"/>
    <w:rsid w:val="000B4F8F"/>
    <w:rsid w:val="000B78F5"/>
    <w:rsid w:val="000B7B62"/>
    <w:rsid w:val="000C05CC"/>
    <w:rsid w:val="000C0E6F"/>
    <w:rsid w:val="000C4A62"/>
    <w:rsid w:val="000D0EDE"/>
    <w:rsid w:val="000D5132"/>
    <w:rsid w:val="000E067E"/>
    <w:rsid w:val="000F140F"/>
    <w:rsid w:val="000F3C54"/>
    <w:rsid w:val="000F6968"/>
    <w:rsid w:val="000F7405"/>
    <w:rsid w:val="000F7F1C"/>
    <w:rsid w:val="001004F2"/>
    <w:rsid w:val="00111D98"/>
    <w:rsid w:val="00114B3B"/>
    <w:rsid w:val="0012326B"/>
    <w:rsid w:val="001269E8"/>
    <w:rsid w:val="00131817"/>
    <w:rsid w:val="00140591"/>
    <w:rsid w:val="00150D6F"/>
    <w:rsid w:val="00153437"/>
    <w:rsid w:val="00153885"/>
    <w:rsid w:val="00154C6C"/>
    <w:rsid w:val="00157CB9"/>
    <w:rsid w:val="001612AE"/>
    <w:rsid w:val="0016179B"/>
    <w:rsid w:val="0016203E"/>
    <w:rsid w:val="0016244C"/>
    <w:rsid w:val="00162D3D"/>
    <w:rsid w:val="001656F6"/>
    <w:rsid w:val="00166FAB"/>
    <w:rsid w:val="001766E7"/>
    <w:rsid w:val="0018510C"/>
    <w:rsid w:val="00185DFD"/>
    <w:rsid w:val="001873B8"/>
    <w:rsid w:val="00196896"/>
    <w:rsid w:val="00197B43"/>
    <w:rsid w:val="00197EB9"/>
    <w:rsid w:val="001A1597"/>
    <w:rsid w:val="001A30D2"/>
    <w:rsid w:val="001A7CCF"/>
    <w:rsid w:val="001B4740"/>
    <w:rsid w:val="001B5CEB"/>
    <w:rsid w:val="001B7CD4"/>
    <w:rsid w:val="001C1DAC"/>
    <w:rsid w:val="001C61A3"/>
    <w:rsid w:val="001D30BE"/>
    <w:rsid w:val="001D7EF8"/>
    <w:rsid w:val="001E10AA"/>
    <w:rsid w:val="001E2908"/>
    <w:rsid w:val="001E3C83"/>
    <w:rsid w:val="001F3B7A"/>
    <w:rsid w:val="001F799C"/>
    <w:rsid w:val="00200B7B"/>
    <w:rsid w:val="00204D6F"/>
    <w:rsid w:val="002050BB"/>
    <w:rsid w:val="002054BF"/>
    <w:rsid w:val="00207229"/>
    <w:rsid w:val="0021162D"/>
    <w:rsid w:val="00215171"/>
    <w:rsid w:val="002228A9"/>
    <w:rsid w:val="00224D4F"/>
    <w:rsid w:val="00225CB2"/>
    <w:rsid w:val="00233358"/>
    <w:rsid w:val="00244727"/>
    <w:rsid w:val="0024511B"/>
    <w:rsid w:val="00245923"/>
    <w:rsid w:val="00247A8E"/>
    <w:rsid w:val="0026200A"/>
    <w:rsid w:val="0026470F"/>
    <w:rsid w:val="002675E4"/>
    <w:rsid w:val="0027207A"/>
    <w:rsid w:val="002725FC"/>
    <w:rsid w:val="0027585A"/>
    <w:rsid w:val="002758E4"/>
    <w:rsid w:val="00286537"/>
    <w:rsid w:val="00286955"/>
    <w:rsid w:val="00290D42"/>
    <w:rsid w:val="00290F3D"/>
    <w:rsid w:val="00293BA2"/>
    <w:rsid w:val="0029565C"/>
    <w:rsid w:val="00296B82"/>
    <w:rsid w:val="002A0B14"/>
    <w:rsid w:val="002A1ADE"/>
    <w:rsid w:val="002A22F1"/>
    <w:rsid w:val="002A38D9"/>
    <w:rsid w:val="002A6E43"/>
    <w:rsid w:val="002B0417"/>
    <w:rsid w:val="002B512F"/>
    <w:rsid w:val="002C0262"/>
    <w:rsid w:val="002C3012"/>
    <w:rsid w:val="002C6292"/>
    <w:rsid w:val="002C68FD"/>
    <w:rsid w:val="002D2EB0"/>
    <w:rsid w:val="002E1CB4"/>
    <w:rsid w:val="002E253C"/>
    <w:rsid w:val="002E2789"/>
    <w:rsid w:val="002E2895"/>
    <w:rsid w:val="002E4EC7"/>
    <w:rsid w:val="002F0F3E"/>
    <w:rsid w:val="002F3F82"/>
    <w:rsid w:val="002F6D69"/>
    <w:rsid w:val="00300A88"/>
    <w:rsid w:val="003025FE"/>
    <w:rsid w:val="00303B44"/>
    <w:rsid w:val="003046EA"/>
    <w:rsid w:val="003074E2"/>
    <w:rsid w:val="00314A92"/>
    <w:rsid w:val="00315438"/>
    <w:rsid w:val="00321979"/>
    <w:rsid w:val="00322FBD"/>
    <w:rsid w:val="00323854"/>
    <w:rsid w:val="00324C07"/>
    <w:rsid w:val="003271F4"/>
    <w:rsid w:val="0033662B"/>
    <w:rsid w:val="00363BAC"/>
    <w:rsid w:val="00365D2B"/>
    <w:rsid w:val="00366821"/>
    <w:rsid w:val="0037409E"/>
    <w:rsid w:val="003741F8"/>
    <w:rsid w:val="00375920"/>
    <w:rsid w:val="00377007"/>
    <w:rsid w:val="0038001A"/>
    <w:rsid w:val="00381759"/>
    <w:rsid w:val="00384F21"/>
    <w:rsid w:val="0038516A"/>
    <w:rsid w:val="003859B6"/>
    <w:rsid w:val="00395F1E"/>
    <w:rsid w:val="00397371"/>
    <w:rsid w:val="003A090D"/>
    <w:rsid w:val="003A70A3"/>
    <w:rsid w:val="003B152B"/>
    <w:rsid w:val="003C1E57"/>
    <w:rsid w:val="003D07A2"/>
    <w:rsid w:val="003D17B1"/>
    <w:rsid w:val="003D297E"/>
    <w:rsid w:val="003D3093"/>
    <w:rsid w:val="003D33C2"/>
    <w:rsid w:val="003D6E33"/>
    <w:rsid w:val="003E05CD"/>
    <w:rsid w:val="003E22FC"/>
    <w:rsid w:val="003E3896"/>
    <w:rsid w:val="003E433F"/>
    <w:rsid w:val="003E69FE"/>
    <w:rsid w:val="00406C55"/>
    <w:rsid w:val="0041201A"/>
    <w:rsid w:val="004125FC"/>
    <w:rsid w:val="00412675"/>
    <w:rsid w:val="004204B7"/>
    <w:rsid w:val="00430C67"/>
    <w:rsid w:val="00431B98"/>
    <w:rsid w:val="0043478A"/>
    <w:rsid w:val="00434FAD"/>
    <w:rsid w:val="00435035"/>
    <w:rsid w:val="0044172B"/>
    <w:rsid w:val="004418D2"/>
    <w:rsid w:val="00441F5F"/>
    <w:rsid w:val="00446F36"/>
    <w:rsid w:val="004537EA"/>
    <w:rsid w:val="0045780F"/>
    <w:rsid w:val="004667E6"/>
    <w:rsid w:val="004707EA"/>
    <w:rsid w:val="004741D5"/>
    <w:rsid w:val="00482A9B"/>
    <w:rsid w:val="00491D7C"/>
    <w:rsid w:val="0049516D"/>
    <w:rsid w:val="004A1E89"/>
    <w:rsid w:val="004A6A1F"/>
    <w:rsid w:val="004A78F2"/>
    <w:rsid w:val="004B1E2E"/>
    <w:rsid w:val="004B6F4A"/>
    <w:rsid w:val="004C46F3"/>
    <w:rsid w:val="004C4E5F"/>
    <w:rsid w:val="004D193D"/>
    <w:rsid w:val="004D3169"/>
    <w:rsid w:val="004D3B74"/>
    <w:rsid w:val="004D5FD1"/>
    <w:rsid w:val="004E0363"/>
    <w:rsid w:val="004E0624"/>
    <w:rsid w:val="004E0D60"/>
    <w:rsid w:val="004E6456"/>
    <w:rsid w:val="004F4D2F"/>
    <w:rsid w:val="005117C6"/>
    <w:rsid w:val="00521CA9"/>
    <w:rsid w:val="005240BF"/>
    <w:rsid w:val="00530872"/>
    <w:rsid w:val="005317E3"/>
    <w:rsid w:val="005320A8"/>
    <w:rsid w:val="00542318"/>
    <w:rsid w:val="00542BA4"/>
    <w:rsid w:val="005448B1"/>
    <w:rsid w:val="005504D1"/>
    <w:rsid w:val="00554DE0"/>
    <w:rsid w:val="00556D00"/>
    <w:rsid w:val="005616B4"/>
    <w:rsid w:val="00562459"/>
    <w:rsid w:val="00565C90"/>
    <w:rsid w:val="00575BDE"/>
    <w:rsid w:val="005777D3"/>
    <w:rsid w:val="00582FE3"/>
    <w:rsid w:val="005873DC"/>
    <w:rsid w:val="005877E9"/>
    <w:rsid w:val="00591018"/>
    <w:rsid w:val="005911E1"/>
    <w:rsid w:val="0059292C"/>
    <w:rsid w:val="0059712F"/>
    <w:rsid w:val="005978FC"/>
    <w:rsid w:val="005A2C1C"/>
    <w:rsid w:val="005B1DC0"/>
    <w:rsid w:val="005B41CA"/>
    <w:rsid w:val="005B4F5C"/>
    <w:rsid w:val="005B5CD8"/>
    <w:rsid w:val="005B6C4D"/>
    <w:rsid w:val="005B7AB5"/>
    <w:rsid w:val="005C36FE"/>
    <w:rsid w:val="005D1033"/>
    <w:rsid w:val="005D1431"/>
    <w:rsid w:val="005D4784"/>
    <w:rsid w:val="005D670C"/>
    <w:rsid w:val="005E5CD2"/>
    <w:rsid w:val="005F15A5"/>
    <w:rsid w:val="005F2290"/>
    <w:rsid w:val="00600FFB"/>
    <w:rsid w:val="00604954"/>
    <w:rsid w:val="006067C7"/>
    <w:rsid w:val="00616A93"/>
    <w:rsid w:val="00616B5E"/>
    <w:rsid w:val="00616F57"/>
    <w:rsid w:val="00617344"/>
    <w:rsid w:val="0062155C"/>
    <w:rsid w:val="00630632"/>
    <w:rsid w:val="00634B13"/>
    <w:rsid w:val="00640562"/>
    <w:rsid w:val="006447EF"/>
    <w:rsid w:val="00644B41"/>
    <w:rsid w:val="00652ACF"/>
    <w:rsid w:val="00654872"/>
    <w:rsid w:val="00656903"/>
    <w:rsid w:val="006579B9"/>
    <w:rsid w:val="00663067"/>
    <w:rsid w:val="00666B5F"/>
    <w:rsid w:val="0067506B"/>
    <w:rsid w:val="00681076"/>
    <w:rsid w:val="006856F4"/>
    <w:rsid w:val="006864B5"/>
    <w:rsid w:val="006928C2"/>
    <w:rsid w:val="00697B8B"/>
    <w:rsid w:val="006A42B1"/>
    <w:rsid w:val="006A5A12"/>
    <w:rsid w:val="006B17C5"/>
    <w:rsid w:val="006B1960"/>
    <w:rsid w:val="006B55DB"/>
    <w:rsid w:val="006D00F8"/>
    <w:rsid w:val="006D0D2C"/>
    <w:rsid w:val="006D2BFF"/>
    <w:rsid w:val="006D595D"/>
    <w:rsid w:val="006D5CB6"/>
    <w:rsid w:val="006E222D"/>
    <w:rsid w:val="006E4080"/>
    <w:rsid w:val="006F3DDB"/>
    <w:rsid w:val="00707F92"/>
    <w:rsid w:val="0071041D"/>
    <w:rsid w:val="00711139"/>
    <w:rsid w:val="00712D0C"/>
    <w:rsid w:val="00714D6F"/>
    <w:rsid w:val="00717274"/>
    <w:rsid w:val="007209FE"/>
    <w:rsid w:val="00721E40"/>
    <w:rsid w:val="00727759"/>
    <w:rsid w:val="00742370"/>
    <w:rsid w:val="00744590"/>
    <w:rsid w:val="00744E31"/>
    <w:rsid w:val="0074774D"/>
    <w:rsid w:val="00763626"/>
    <w:rsid w:val="0076503E"/>
    <w:rsid w:val="00767A20"/>
    <w:rsid w:val="007735B4"/>
    <w:rsid w:val="00776DFC"/>
    <w:rsid w:val="007820F2"/>
    <w:rsid w:val="0078590F"/>
    <w:rsid w:val="00794614"/>
    <w:rsid w:val="007B21BC"/>
    <w:rsid w:val="007B5C84"/>
    <w:rsid w:val="007C0DC0"/>
    <w:rsid w:val="007C2FDA"/>
    <w:rsid w:val="007C3BD0"/>
    <w:rsid w:val="007D1448"/>
    <w:rsid w:val="007F52D7"/>
    <w:rsid w:val="007F60C0"/>
    <w:rsid w:val="007F6863"/>
    <w:rsid w:val="00801311"/>
    <w:rsid w:val="0080335B"/>
    <w:rsid w:val="00804517"/>
    <w:rsid w:val="008057FD"/>
    <w:rsid w:val="00807113"/>
    <w:rsid w:val="008108D1"/>
    <w:rsid w:val="00825174"/>
    <w:rsid w:val="00825A71"/>
    <w:rsid w:val="00826D98"/>
    <w:rsid w:val="008404DF"/>
    <w:rsid w:val="00842270"/>
    <w:rsid w:val="00845F7F"/>
    <w:rsid w:val="00851C16"/>
    <w:rsid w:val="008542B2"/>
    <w:rsid w:val="008569E5"/>
    <w:rsid w:val="00857E0F"/>
    <w:rsid w:val="00863030"/>
    <w:rsid w:val="008656A5"/>
    <w:rsid w:val="008663A9"/>
    <w:rsid w:val="00867CCF"/>
    <w:rsid w:val="008708ED"/>
    <w:rsid w:val="008710FC"/>
    <w:rsid w:val="00871E60"/>
    <w:rsid w:val="00875920"/>
    <w:rsid w:val="008901FD"/>
    <w:rsid w:val="00892A6C"/>
    <w:rsid w:val="00894CC0"/>
    <w:rsid w:val="008A1DC8"/>
    <w:rsid w:val="008A779F"/>
    <w:rsid w:val="008B19FD"/>
    <w:rsid w:val="008B3197"/>
    <w:rsid w:val="008B57E8"/>
    <w:rsid w:val="008C02E7"/>
    <w:rsid w:val="008C0BCC"/>
    <w:rsid w:val="008C0D78"/>
    <w:rsid w:val="008D4537"/>
    <w:rsid w:val="008D6FEA"/>
    <w:rsid w:val="008D7714"/>
    <w:rsid w:val="008E00C4"/>
    <w:rsid w:val="008E0ED9"/>
    <w:rsid w:val="008E7F5D"/>
    <w:rsid w:val="008F3476"/>
    <w:rsid w:val="008F4F26"/>
    <w:rsid w:val="008F6690"/>
    <w:rsid w:val="009012EB"/>
    <w:rsid w:val="00902859"/>
    <w:rsid w:val="00911173"/>
    <w:rsid w:val="00912026"/>
    <w:rsid w:val="00921C5E"/>
    <w:rsid w:val="00921F88"/>
    <w:rsid w:val="00925AA7"/>
    <w:rsid w:val="00931978"/>
    <w:rsid w:val="00934343"/>
    <w:rsid w:val="0093714E"/>
    <w:rsid w:val="0094125F"/>
    <w:rsid w:val="009420A3"/>
    <w:rsid w:val="0094214D"/>
    <w:rsid w:val="00942C17"/>
    <w:rsid w:val="00945820"/>
    <w:rsid w:val="009460E5"/>
    <w:rsid w:val="00954974"/>
    <w:rsid w:val="009605A5"/>
    <w:rsid w:val="009644DF"/>
    <w:rsid w:val="009662D8"/>
    <w:rsid w:val="00974169"/>
    <w:rsid w:val="00975F8B"/>
    <w:rsid w:val="009767D5"/>
    <w:rsid w:val="009906FC"/>
    <w:rsid w:val="009926CB"/>
    <w:rsid w:val="009A5871"/>
    <w:rsid w:val="009B570C"/>
    <w:rsid w:val="009B6670"/>
    <w:rsid w:val="009C2131"/>
    <w:rsid w:val="009D1B10"/>
    <w:rsid w:val="009D1E03"/>
    <w:rsid w:val="009D227A"/>
    <w:rsid w:val="009D2ADE"/>
    <w:rsid w:val="009D2AF8"/>
    <w:rsid w:val="009D4A18"/>
    <w:rsid w:val="009D6724"/>
    <w:rsid w:val="009E4860"/>
    <w:rsid w:val="009F1ACC"/>
    <w:rsid w:val="009F2723"/>
    <w:rsid w:val="009F738C"/>
    <w:rsid w:val="00A02774"/>
    <w:rsid w:val="00A02A89"/>
    <w:rsid w:val="00A02CF5"/>
    <w:rsid w:val="00A26409"/>
    <w:rsid w:val="00A31527"/>
    <w:rsid w:val="00A33F8E"/>
    <w:rsid w:val="00A402A4"/>
    <w:rsid w:val="00A40875"/>
    <w:rsid w:val="00A40E0C"/>
    <w:rsid w:val="00A4770D"/>
    <w:rsid w:val="00A537E6"/>
    <w:rsid w:val="00A5425E"/>
    <w:rsid w:val="00A54C56"/>
    <w:rsid w:val="00A60035"/>
    <w:rsid w:val="00A61683"/>
    <w:rsid w:val="00A616F9"/>
    <w:rsid w:val="00A65A98"/>
    <w:rsid w:val="00A67D7A"/>
    <w:rsid w:val="00A74970"/>
    <w:rsid w:val="00A8007C"/>
    <w:rsid w:val="00AA146B"/>
    <w:rsid w:val="00AB14E7"/>
    <w:rsid w:val="00AC1059"/>
    <w:rsid w:val="00AC377F"/>
    <w:rsid w:val="00AC4ACB"/>
    <w:rsid w:val="00AC794B"/>
    <w:rsid w:val="00AD09CF"/>
    <w:rsid w:val="00AD651E"/>
    <w:rsid w:val="00AE19EB"/>
    <w:rsid w:val="00AE3306"/>
    <w:rsid w:val="00AE40AC"/>
    <w:rsid w:val="00AE7BB4"/>
    <w:rsid w:val="00AF06BF"/>
    <w:rsid w:val="00AF15C0"/>
    <w:rsid w:val="00AF65CA"/>
    <w:rsid w:val="00AF6A94"/>
    <w:rsid w:val="00B03374"/>
    <w:rsid w:val="00B06431"/>
    <w:rsid w:val="00B07431"/>
    <w:rsid w:val="00B14769"/>
    <w:rsid w:val="00B203DE"/>
    <w:rsid w:val="00B20528"/>
    <w:rsid w:val="00B26C9B"/>
    <w:rsid w:val="00B30302"/>
    <w:rsid w:val="00B34517"/>
    <w:rsid w:val="00B37738"/>
    <w:rsid w:val="00B37BB8"/>
    <w:rsid w:val="00B40446"/>
    <w:rsid w:val="00B4130E"/>
    <w:rsid w:val="00B47294"/>
    <w:rsid w:val="00B50FA1"/>
    <w:rsid w:val="00B60BA4"/>
    <w:rsid w:val="00B62299"/>
    <w:rsid w:val="00B83A89"/>
    <w:rsid w:val="00B91E4F"/>
    <w:rsid w:val="00B9448D"/>
    <w:rsid w:val="00B9722B"/>
    <w:rsid w:val="00BA1755"/>
    <w:rsid w:val="00BA1A08"/>
    <w:rsid w:val="00BA3067"/>
    <w:rsid w:val="00BA343E"/>
    <w:rsid w:val="00BA53C9"/>
    <w:rsid w:val="00BA5549"/>
    <w:rsid w:val="00BA6020"/>
    <w:rsid w:val="00BB1C6F"/>
    <w:rsid w:val="00BB2274"/>
    <w:rsid w:val="00BB4315"/>
    <w:rsid w:val="00BB61C7"/>
    <w:rsid w:val="00BC4ED2"/>
    <w:rsid w:val="00BC750E"/>
    <w:rsid w:val="00BD23F5"/>
    <w:rsid w:val="00BE0AE3"/>
    <w:rsid w:val="00BE2B4D"/>
    <w:rsid w:val="00BE4440"/>
    <w:rsid w:val="00BE4F95"/>
    <w:rsid w:val="00BF1D79"/>
    <w:rsid w:val="00BF1FAC"/>
    <w:rsid w:val="00BF3C73"/>
    <w:rsid w:val="00C140FB"/>
    <w:rsid w:val="00C20578"/>
    <w:rsid w:val="00C22241"/>
    <w:rsid w:val="00C438AF"/>
    <w:rsid w:val="00C449AD"/>
    <w:rsid w:val="00C45174"/>
    <w:rsid w:val="00C46CE5"/>
    <w:rsid w:val="00C50088"/>
    <w:rsid w:val="00C75C3F"/>
    <w:rsid w:val="00C902D1"/>
    <w:rsid w:val="00CA2B75"/>
    <w:rsid w:val="00CA45D5"/>
    <w:rsid w:val="00CA4CDC"/>
    <w:rsid w:val="00CB3108"/>
    <w:rsid w:val="00CB7014"/>
    <w:rsid w:val="00CC1667"/>
    <w:rsid w:val="00CC2B09"/>
    <w:rsid w:val="00CD460F"/>
    <w:rsid w:val="00CE5EDB"/>
    <w:rsid w:val="00CE660D"/>
    <w:rsid w:val="00CE6993"/>
    <w:rsid w:val="00CE78D9"/>
    <w:rsid w:val="00CF570F"/>
    <w:rsid w:val="00D02940"/>
    <w:rsid w:val="00D04C1A"/>
    <w:rsid w:val="00D125CA"/>
    <w:rsid w:val="00D13BE2"/>
    <w:rsid w:val="00D219D6"/>
    <w:rsid w:val="00D264A6"/>
    <w:rsid w:val="00D32906"/>
    <w:rsid w:val="00D335ED"/>
    <w:rsid w:val="00D37932"/>
    <w:rsid w:val="00D4252A"/>
    <w:rsid w:val="00D47CF2"/>
    <w:rsid w:val="00D50E2A"/>
    <w:rsid w:val="00D54933"/>
    <w:rsid w:val="00D57468"/>
    <w:rsid w:val="00D603C5"/>
    <w:rsid w:val="00D60AAD"/>
    <w:rsid w:val="00D62940"/>
    <w:rsid w:val="00D675A2"/>
    <w:rsid w:val="00D759AB"/>
    <w:rsid w:val="00D82C6A"/>
    <w:rsid w:val="00D84925"/>
    <w:rsid w:val="00D84B9C"/>
    <w:rsid w:val="00D8789A"/>
    <w:rsid w:val="00D900C7"/>
    <w:rsid w:val="00D93C56"/>
    <w:rsid w:val="00D9564D"/>
    <w:rsid w:val="00DA28AD"/>
    <w:rsid w:val="00DA4747"/>
    <w:rsid w:val="00DA58EB"/>
    <w:rsid w:val="00DB3D24"/>
    <w:rsid w:val="00DB3EBD"/>
    <w:rsid w:val="00DB5B10"/>
    <w:rsid w:val="00DB5B81"/>
    <w:rsid w:val="00DB7A88"/>
    <w:rsid w:val="00DC7F84"/>
    <w:rsid w:val="00DD07C4"/>
    <w:rsid w:val="00DD3B5E"/>
    <w:rsid w:val="00DD3FB5"/>
    <w:rsid w:val="00DD4FDE"/>
    <w:rsid w:val="00DD7FCB"/>
    <w:rsid w:val="00DE40EE"/>
    <w:rsid w:val="00DE45EB"/>
    <w:rsid w:val="00DE54F0"/>
    <w:rsid w:val="00DE6D1E"/>
    <w:rsid w:val="00DF16B6"/>
    <w:rsid w:val="00DF3394"/>
    <w:rsid w:val="00DF3AE3"/>
    <w:rsid w:val="00E160A6"/>
    <w:rsid w:val="00E3002B"/>
    <w:rsid w:val="00E31DA9"/>
    <w:rsid w:val="00E34E72"/>
    <w:rsid w:val="00E40236"/>
    <w:rsid w:val="00E551C6"/>
    <w:rsid w:val="00E60721"/>
    <w:rsid w:val="00E67BF9"/>
    <w:rsid w:val="00E71DFC"/>
    <w:rsid w:val="00E72384"/>
    <w:rsid w:val="00E76560"/>
    <w:rsid w:val="00E808AC"/>
    <w:rsid w:val="00E80F0D"/>
    <w:rsid w:val="00E83798"/>
    <w:rsid w:val="00E86376"/>
    <w:rsid w:val="00E90697"/>
    <w:rsid w:val="00E93A1A"/>
    <w:rsid w:val="00EA1ED4"/>
    <w:rsid w:val="00EA36FE"/>
    <w:rsid w:val="00EA7E32"/>
    <w:rsid w:val="00EB071E"/>
    <w:rsid w:val="00EB3AD6"/>
    <w:rsid w:val="00EB6832"/>
    <w:rsid w:val="00EC3A55"/>
    <w:rsid w:val="00EC41FF"/>
    <w:rsid w:val="00EC6C2F"/>
    <w:rsid w:val="00EE10EC"/>
    <w:rsid w:val="00EE6C70"/>
    <w:rsid w:val="00EF0D89"/>
    <w:rsid w:val="00EF213C"/>
    <w:rsid w:val="00EF69EF"/>
    <w:rsid w:val="00F01CBB"/>
    <w:rsid w:val="00F1362A"/>
    <w:rsid w:val="00F1457E"/>
    <w:rsid w:val="00F21814"/>
    <w:rsid w:val="00F230BC"/>
    <w:rsid w:val="00F36FC6"/>
    <w:rsid w:val="00F37E11"/>
    <w:rsid w:val="00F407AD"/>
    <w:rsid w:val="00F425B6"/>
    <w:rsid w:val="00F45722"/>
    <w:rsid w:val="00F5267A"/>
    <w:rsid w:val="00F52FA7"/>
    <w:rsid w:val="00F55811"/>
    <w:rsid w:val="00F601A9"/>
    <w:rsid w:val="00F64E8F"/>
    <w:rsid w:val="00F65E77"/>
    <w:rsid w:val="00F6688D"/>
    <w:rsid w:val="00F6748A"/>
    <w:rsid w:val="00F67C5D"/>
    <w:rsid w:val="00F708DD"/>
    <w:rsid w:val="00F73421"/>
    <w:rsid w:val="00F750B6"/>
    <w:rsid w:val="00F755D9"/>
    <w:rsid w:val="00F94CE8"/>
    <w:rsid w:val="00FA2569"/>
    <w:rsid w:val="00FB352A"/>
    <w:rsid w:val="00FC249F"/>
    <w:rsid w:val="00FC44D9"/>
    <w:rsid w:val="00FC5F67"/>
    <w:rsid w:val="00FC6D64"/>
    <w:rsid w:val="00FC783E"/>
    <w:rsid w:val="00FD4A15"/>
    <w:rsid w:val="00FD6429"/>
    <w:rsid w:val="00FE1D64"/>
    <w:rsid w:val="00FE35F0"/>
    <w:rsid w:val="00FE6421"/>
    <w:rsid w:val="00FF383A"/>
    <w:rsid w:val="00FF3B4B"/>
    <w:rsid w:val="00FF43A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66"/>
    <o:shapelayout v:ext="edit">
      <o:idmap v:ext="edit" data="2"/>
      <o:rules v:ext="edit">
        <o:r id="V:Rule1" type="connector" idref="#_x0000_s2051"/>
        <o:r id="V:Rule2" type="connector" idref="#_x0000_s2061"/>
        <o:r id="V:Rule3" type="connector" idref="#_x0000_s2060"/>
        <o:r id="V:Rule4" type="connector" idref="#_x0000_s2065"/>
      </o:rules>
    </o:shapelayout>
  </w:shapeDefaults>
  <w:decimalSymbol w:val=","/>
  <w:listSeparator w:val=";"/>
  <w14:docId w14:val="321A13D5"/>
  <w15:chartTrackingRefBased/>
  <w15:docId w15:val="{49452D2B-4EBF-46DA-962B-3957B052B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enis Artikel"/>
    <w:rsid w:val="00554DE0"/>
    <w:rPr>
      <w:rFonts w:ascii="Times New Roman" w:hAnsi="Times New Roman"/>
      <w:sz w:val="24"/>
    </w:rPr>
  </w:style>
  <w:style w:type="paragraph" w:styleId="Heading1">
    <w:name w:val="heading 1"/>
    <w:basedOn w:val="Normal"/>
    <w:next w:val="Normal"/>
    <w:link w:val="Heading1Char"/>
    <w:uiPriority w:val="9"/>
    <w:rsid w:val="00810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rsid w:val="00810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0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0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0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08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08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08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08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0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0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0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0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0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0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0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08D1"/>
    <w:rPr>
      <w:rFonts w:eastAsiaTheme="majorEastAsia" w:cstheme="majorBidi"/>
      <w:color w:val="272727" w:themeColor="text1" w:themeTint="D8"/>
    </w:rPr>
  </w:style>
  <w:style w:type="paragraph" w:styleId="Title">
    <w:name w:val="Title"/>
    <w:basedOn w:val="Normal"/>
    <w:next w:val="Normal"/>
    <w:link w:val="TitleChar"/>
    <w:uiPriority w:val="10"/>
    <w:rsid w:val="008108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0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8108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0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8108D1"/>
    <w:pPr>
      <w:spacing w:before="160"/>
      <w:jc w:val="center"/>
    </w:pPr>
    <w:rPr>
      <w:i/>
      <w:iCs/>
      <w:color w:val="404040" w:themeColor="text1" w:themeTint="BF"/>
    </w:rPr>
  </w:style>
  <w:style w:type="character" w:customStyle="1" w:styleId="QuoteChar">
    <w:name w:val="Quote Char"/>
    <w:basedOn w:val="DefaultParagraphFont"/>
    <w:link w:val="Quote"/>
    <w:uiPriority w:val="29"/>
    <w:rsid w:val="008108D1"/>
    <w:rPr>
      <w:i/>
      <w:iCs/>
      <w:color w:val="404040" w:themeColor="text1" w:themeTint="BF"/>
    </w:rPr>
  </w:style>
  <w:style w:type="paragraph" w:styleId="ListParagraph">
    <w:name w:val="List Paragraph"/>
    <w:basedOn w:val="Normal"/>
    <w:link w:val="ListParagraphChar"/>
    <w:uiPriority w:val="34"/>
    <w:rsid w:val="008108D1"/>
    <w:pPr>
      <w:ind w:left="720"/>
      <w:contextualSpacing/>
    </w:pPr>
  </w:style>
  <w:style w:type="character" w:styleId="IntenseEmphasis">
    <w:name w:val="Intense Emphasis"/>
    <w:basedOn w:val="DefaultParagraphFont"/>
    <w:uiPriority w:val="21"/>
    <w:rsid w:val="008108D1"/>
    <w:rPr>
      <w:i/>
      <w:iCs/>
      <w:color w:val="0F4761" w:themeColor="accent1" w:themeShade="BF"/>
    </w:rPr>
  </w:style>
  <w:style w:type="paragraph" w:styleId="IntenseQuote">
    <w:name w:val="Intense Quote"/>
    <w:basedOn w:val="Normal"/>
    <w:next w:val="Normal"/>
    <w:link w:val="IntenseQuoteChar"/>
    <w:uiPriority w:val="30"/>
    <w:rsid w:val="00810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08D1"/>
    <w:rPr>
      <w:i/>
      <w:iCs/>
      <w:color w:val="0F4761" w:themeColor="accent1" w:themeShade="BF"/>
    </w:rPr>
  </w:style>
  <w:style w:type="character" w:styleId="IntenseReference">
    <w:name w:val="Intense Reference"/>
    <w:basedOn w:val="DefaultParagraphFont"/>
    <w:uiPriority w:val="32"/>
    <w:rsid w:val="008108D1"/>
    <w:rPr>
      <w:b/>
      <w:bCs/>
      <w:smallCaps/>
      <w:color w:val="0F4761" w:themeColor="accent1" w:themeShade="BF"/>
      <w:spacing w:val="5"/>
    </w:rPr>
  </w:style>
  <w:style w:type="table" w:styleId="TableGrid">
    <w:name w:val="Table Grid"/>
    <w:basedOn w:val="TableNormal"/>
    <w:uiPriority w:val="59"/>
    <w:rsid w:val="002A1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59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920"/>
  </w:style>
  <w:style w:type="paragraph" w:styleId="Footer">
    <w:name w:val="footer"/>
    <w:basedOn w:val="Normal"/>
    <w:link w:val="FooterChar"/>
    <w:uiPriority w:val="99"/>
    <w:unhideWhenUsed/>
    <w:rsid w:val="008759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920"/>
  </w:style>
  <w:style w:type="paragraph" w:customStyle="1" w:styleId="JenisArtikel">
    <w:name w:val="Jenis_Artikel"/>
    <w:basedOn w:val="NoSpacing"/>
    <w:link w:val="JenisArtikelChar"/>
    <w:autoRedefine/>
    <w:qFormat/>
    <w:rsid w:val="00FC44D9"/>
    <w:pPr>
      <w:jc w:val="center"/>
    </w:pPr>
    <w:rPr>
      <w:rFonts w:cs="Times New Roman"/>
      <w:b/>
      <w:bCs/>
      <w:szCs w:val="24"/>
    </w:rPr>
  </w:style>
  <w:style w:type="paragraph" w:styleId="NoSpacing">
    <w:name w:val="No Spacing"/>
    <w:link w:val="NoSpacingChar"/>
    <w:uiPriority w:val="1"/>
    <w:rsid w:val="00FC44D9"/>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FC44D9"/>
    <w:rPr>
      <w:rFonts w:ascii="Times New Roman" w:hAnsi="Times New Roman"/>
      <w:sz w:val="24"/>
    </w:rPr>
  </w:style>
  <w:style w:type="character" w:customStyle="1" w:styleId="JenisArtikelChar">
    <w:name w:val="Jenis_Artikel Char"/>
    <w:basedOn w:val="NoSpacingChar"/>
    <w:link w:val="JenisArtikel"/>
    <w:rsid w:val="00FC44D9"/>
    <w:rPr>
      <w:rFonts w:ascii="Times New Roman" w:hAnsi="Times New Roman" w:cs="Times New Roman"/>
      <w:b/>
      <w:bCs/>
      <w:sz w:val="24"/>
      <w:szCs w:val="24"/>
    </w:rPr>
  </w:style>
  <w:style w:type="paragraph" w:customStyle="1" w:styleId="JudulArtikel">
    <w:name w:val="Judul_Artikel"/>
    <w:basedOn w:val="Normal"/>
    <w:link w:val="JudulArtikelChar"/>
    <w:qFormat/>
    <w:rsid w:val="00FC44D9"/>
    <w:pPr>
      <w:framePr w:hSpace="180" w:wrap="around" w:vAnchor="text" w:hAnchor="margin" w:xAlign="center" w:y="901"/>
      <w:spacing w:after="0" w:line="240" w:lineRule="auto"/>
      <w:jc w:val="center"/>
    </w:pPr>
    <w:rPr>
      <w:rFonts w:cs="Times New Roman"/>
      <w:b/>
      <w:bCs/>
      <w:sz w:val="28"/>
      <w:szCs w:val="28"/>
    </w:rPr>
  </w:style>
  <w:style w:type="character" w:customStyle="1" w:styleId="JudulArtikelChar">
    <w:name w:val="Judul_Artikel Char"/>
    <w:basedOn w:val="DefaultParagraphFont"/>
    <w:link w:val="JudulArtikel"/>
    <w:rsid w:val="00FC44D9"/>
    <w:rPr>
      <w:rFonts w:ascii="Times New Roman" w:hAnsi="Times New Roman" w:cs="Times New Roman"/>
      <w:b/>
      <w:bCs/>
      <w:sz w:val="28"/>
      <w:szCs w:val="28"/>
    </w:rPr>
  </w:style>
  <w:style w:type="paragraph" w:customStyle="1" w:styleId="NamaPenulis">
    <w:name w:val="Nama_Penulis"/>
    <w:basedOn w:val="Normal"/>
    <w:link w:val="NamaPenulisChar"/>
    <w:qFormat/>
    <w:rsid w:val="00FC44D9"/>
    <w:pPr>
      <w:spacing w:after="0" w:line="240" w:lineRule="auto"/>
      <w:jc w:val="center"/>
    </w:pPr>
    <w:rPr>
      <w:rFonts w:cs="Times New Roman"/>
      <w:b/>
      <w:bCs/>
      <w:sz w:val="22"/>
    </w:rPr>
  </w:style>
  <w:style w:type="character" w:customStyle="1" w:styleId="NamaPenulisChar">
    <w:name w:val="Nama_Penulis Char"/>
    <w:basedOn w:val="DefaultParagraphFont"/>
    <w:link w:val="NamaPenulis"/>
    <w:rsid w:val="00FC44D9"/>
    <w:rPr>
      <w:rFonts w:ascii="Times New Roman" w:hAnsi="Times New Roman" w:cs="Times New Roman"/>
      <w:b/>
      <w:bCs/>
    </w:rPr>
  </w:style>
  <w:style w:type="paragraph" w:customStyle="1" w:styleId="AfiliasiPenulis">
    <w:name w:val="Afiliasi_Penulis"/>
    <w:basedOn w:val="ListParagraph"/>
    <w:link w:val="AfiliasiPenulisChar"/>
    <w:qFormat/>
    <w:rsid w:val="00FC44D9"/>
    <w:pPr>
      <w:numPr>
        <w:numId w:val="1"/>
      </w:numPr>
      <w:spacing w:after="0" w:line="240" w:lineRule="auto"/>
      <w:ind w:left="248"/>
    </w:pPr>
    <w:rPr>
      <w:rFonts w:cs="Times New Roman"/>
      <w:b/>
      <w:bCs/>
      <w:i/>
      <w:iCs/>
      <w:sz w:val="22"/>
    </w:rPr>
  </w:style>
  <w:style w:type="character" w:customStyle="1" w:styleId="ListParagraphChar">
    <w:name w:val="List Paragraph Char"/>
    <w:basedOn w:val="DefaultParagraphFont"/>
    <w:link w:val="ListParagraph"/>
    <w:uiPriority w:val="34"/>
    <w:rsid w:val="00FC44D9"/>
    <w:rPr>
      <w:rFonts w:ascii="Times New Roman" w:hAnsi="Times New Roman"/>
      <w:sz w:val="24"/>
    </w:rPr>
  </w:style>
  <w:style w:type="character" w:customStyle="1" w:styleId="AfiliasiPenulisChar">
    <w:name w:val="Afiliasi_Penulis Char"/>
    <w:basedOn w:val="ListParagraphChar"/>
    <w:link w:val="AfiliasiPenulis"/>
    <w:rsid w:val="00FC44D9"/>
    <w:rPr>
      <w:rFonts w:ascii="Times New Roman" w:hAnsi="Times New Roman" w:cs="Times New Roman"/>
      <w:b/>
      <w:bCs/>
      <w:i/>
      <w:iCs/>
      <w:sz w:val="24"/>
    </w:rPr>
  </w:style>
  <w:style w:type="paragraph" w:customStyle="1" w:styleId="Abstrakind">
    <w:name w:val="Abstrak_ind"/>
    <w:basedOn w:val="Normal"/>
    <w:link w:val="AbstrakindChar"/>
    <w:qFormat/>
    <w:rsid w:val="00FC44D9"/>
    <w:pPr>
      <w:spacing w:after="0"/>
      <w:jc w:val="both"/>
    </w:pPr>
    <w:rPr>
      <w:rFonts w:cs="Times New Roman"/>
      <w:bCs/>
      <w:sz w:val="20"/>
      <w:szCs w:val="20"/>
    </w:rPr>
  </w:style>
  <w:style w:type="character" w:customStyle="1" w:styleId="AbstrakindChar">
    <w:name w:val="Abstrak_ind Char"/>
    <w:basedOn w:val="DefaultParagraphFont"/>
    <w:link w:val="Abstrakind"/>
    <w:rsid w:val="00FC44D9"/>
    <w:rPr>
      <w:rFonts w:ascii="Times New Roman" w:hAnsi="Times New Roman" w:cs="Times New Roman"/>
      <w:bCs/>
      <w:sz w:val="20"/>
      <w:szCs w:val="20"/>
    </w:rPr>
  </w:style>
  <w:style w:type="paragraph" w:customStyle="1" w:styleId="isi">
    <w:name w:val="isi"/>
    <w:basedOn w:val="Normal"/>
    <w:link w:val="isiChar"/>
    <w:qFormat/>
    <w:rsid w:val="00FC44D9"/>
    <w:pPr>
      <w:jc w:val="both"/>
    </w:pPr>
    <w:rPr>
      <w:rFonts w:cs="Times New Roman"/>
      <w:szCs w:val="24"/>
    </w:rPr>
  </w:style>
  <w:style w:type="character" w:customStyle="1" w:styleId="isiChar">
    <w:name w:val="isi Char"/>
    <w:basedOn w:val="DefaultParagraphFont"/>
    <w:link w:val="isi"/>
    <w:rsid w:val="00FC44D9"/>
    <w:rPr>
      <w:rFonts w:ascii="Times New Roman" w:hAnsi="Times New Roman" w:cs="Times New Roman"/>
      <w:sz w:val="24"/>
      <w:szCs w:val="24"/>
    </w:rPr>
  </w:style>
  <w:style w:type="paragraph" w:customStyle="1" w:styleId="reference">
    <w:name w:val="reference"/>
    <w:basedOn w:val="ListParagraph"/>
    <w:link w:val="referenceChar"/>
    <w:qFormat/>
    <w:rsid w:val="00954974"/>
    <w:pPr>
      <w:numPr>
        <w:numId w:val="2"/>
      </w:numPr>
      <w:spacing w:after="0"/>
      <w:ind w:left="284" w:hanging="284"/>
      <w:jc w:val="both"/>
    </w:pPr>
    <w:rPr>
      <w:rFonts w:cs="Times New Roman"/>
      <w:sz w:val="20"/>
      <w:szCs w:val="20"/>
    </w:rPr>
  </w:style>
  <w:style w:type="character" w:customStyle="1" w:styleId="referenceChar">
    <w:name w:val="reference Char"/>
    <w:basedOn w:val="ListParagraphChar"/>
    <w:link w:val="reference"/>
    <w:rsid w:val="00954974"/>
    <w:rPr>
      <w:rFonts w:ascii="Times New Roman" w:hAnsi="Times New Roman" w:cs="Times New Roman"/>
      <w:sz w:val="20"/>
      <w:szCs w:val="20"/>
    </w:rPr>
  </w:style>
  <w:style w:type="character" w:styleId="Hyperlink">
    <w:name w:val="Hyperlink"/>
    <w:basedOn w:val="DefaultParagraphFont"/>
    <w:uiPriority w:val="99"/>
    <w:unhideWhenUsed/>
    <w:rsid w:val="00640562"/>
    <w:rPr>
      <w:color w:val="467886" w:themeColor="hyperlink"/>
      <w:u w:val="single"/>
    </w:rPr>
  </w:style>
  <w:style w:type="character" w:styleId="UnresolvedMention">
    <w:name w:val="Unresolved Mention"/>
    <w:basedOn w:val="DefaultParagraphFont"/>
    <w:uiPriority w:val="99"/>
    <w:semiHidden/>
    <w:unhideWhenUsed/>
    <w:rsid w:val="00640562"/>
    <w:rPr>
      <w:color w:val="605E5C"/>
      <w:shd w:val="clear" w:color="auto" w:fill="E1DFDD"/>
    </w:rPr>
  </w:style>
  <w:style w:type="character" w:styleId="CommentReference">
    <w:name w:val="annotation reference"/>
    <w:rsid w:val="00D264A6"/>
    <w:rPr>
      <w:sz w:val="16"/>
      <w:szCs w:val="16"/>
    </w:rPr>
  </w:style>
  <w:style w:type="paragraph" w:styleId="CommentText">
    <w:name w:val="annotation text"/>
    <w:basedOn w:val="Normal"/>
    <w:link w:val="CommentTextChar"/>
    <w:rsid w:val="00D264A6"/>
    <w:pPr>
      <w:suppressAutoHyphens/>
      <w:spacing w:after="0" w:line="240" w:lineRule="auto"/>
    </w:pPr>
    <w:rPr>
      <w:rFonts w:eastAsia="Times New Roman" w:cs="Times New Roman"/>
      <w:kern w:val="0"/>
      <w:sz w:val="20"/>
      <w:szCs w:val="20"/>
      <w:lang w:val="en-GB" w:eastAsia="ar-SA"/>
    </w:rPr>
  </w:style>
  <w:style w:type="character" w:customStyle="1" w:styleId="CommentTextChar">
    <w:name w:val="Comment Text Char"/>
    <w:basedOn w:val="DefaultParagraphFont"/>
    <w:link w:val="CommentText"/>
    <w:rsid w:val="00D264A6"/>
    <w:rPr>
      <w:rFonts w:ascii="Times New Roman" w:eastAsia="Times New Roman" w:hAnsi="Times New Roman" w:cs="Times New Roman"/>
      <w:kern w:val="0"/>
      <w:sz w:val="20"/>
      <w:szCs w:val="20"/>
      <w:lang w:val="en-GB" w:eastAsia="ar-SA"/>
    </w:rPr>
  </w:style>
  <w:style w:type="paragraph" w:customStyle="1" w:styleId="p">
    <w:name w:val="p"/>
    <w:basedOn w:val="Normal"/>
    <w:rsid w:val="002A22F1"/>
    <w:pPr>
      <w:spacing w:before="100" w:beforeAutospacing="1" w:after="100" w:afterAutospacing="1" w:line="240" w:lineRule="auto"/>
    </w:pPr>
    <w:rPr>
      <w:rFonts w:eastAsia="Times New Roman" w:cs="Times New Roman"/>
      <w:kern w:val="0"/>
      <w:szCs w:val="24"/>
      <w:lang w:val="en-ID"/>
    </w:rPr>
  </w:style>
  <w:style w:type="paragraph" w:styleId="CommentSubject">
    <w:name w:val="annotation subject"/>
    <w:basedOn w:val="CommentText"/>
    <w:next w:val="CommentText"/>
    <w:link w:val="CommentSubjectChar"/>
    <w:uiPriority w:val="99"/>
    <w:semiHidden/>
    <w:unhideWhenUsed/>
    <w:rsid w:val="008569E5"/>
    <w:pPr>
      <w:suppressAutoHyphens w:val="0"/>
      <w:spacing w:after="160"/>
    </w:pPr>
    <w:rPr>
      <w:rFonts w:eastAsiaTheme="minorHAnsi" w:cstheme="minorBidi"/>
      <w:b/>
      <w:bCs/>
      <w:kern w:val="2"/>
      <w:lang w:val="id-ID" w:eastAsia="en-US"/>
    </w:rPr>
  </w:style>
  <w:style w:type="character" w:customStyle="1" w:styleId="CommentSubjectChar">
    <w:name w:val="Comment Subject Char"/>
    <w:basedOn w:val="CommentTextChar"/>
    <w:link w:val="CommentSubject"/>
    <w:uiPriority w:val="99"/>
    <w:semiHidden/>
    <w:rsid w:val="008569E5"/>
    <w:rPr>
      <w:rFonts w:ascii="Times New Roman" w:eastAsia="Times New Roman" w:hAnsi="Times New Roman" w:cs="Times New Roman"/>
      <w:b/>
      <w:bCs/>
      <w:kern w:val="0"/>
      <w:sz w:val="20"/>
      <w:szCs w:val="20"/>
      <w:lang w:val="en-GB" w:eastAsia="ar-SA"/>
    </w:rPr>
  </w:style>
  <w:style w:type="character" w:styleId="FollowedHyperlink">
    <w:name w:val="FollowedHyperlink"/>
    <w:basedOn w:val="DefaultParagraphFont"/>
    <w:uiPriority w:val="99"/>
    <w:semiHidden/>
    <w:unhideWhenUsed/>
    <w:rsid w:val="000751E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0406756">
      <w:bodyDiv w:val="1"/>
      <w:marLeft w:val="0"/>
      <w:marRight w:val="0"/>
      <w:marTop w:val="0"/>
      <w:marBottom w:val="0"/>
      <w:divBdr>
        <w:top w:val="none" w:sz="0" w:space="0" w:color="auto"/>
        <w:left w:val="none" w:sz="0" w:space="0" w:color="auto"/>
        <w:bottom w:val="none" w:sz="0" w:space="0" w:color="auto"/>
        <w:right w:val="none" w:sz="0" w:space="0" w:color="auto"/>
      </w:divBdr>
    </w:div>
    <w:div w:id="1246574757">
      <w:bodyDiv w:val="1"/>
      <w:marLeft w:val="0"/>
      <w:marRight w:val="0"/>
      <w:marTop w:val="0"/>
      <w:marBottom w:val="0"/>
      <w:divBdr>
        <w:top w:val="none" w:sz="0" w:space="0" w:color="auto"/>
        <w:left w:val="none" w:sz="0" w:space="0" w:color="auto"/>
        <w:bottom w:val="none" w:sz="0" w:space="0" w:color="auto"/>
        <w:right w:val="none" w:sz="0" w:space="0" w:color="auto"/>
      </w:divBdr>
    </w:div>
    <w:div w:id="1579435095">
      <w:bodyDiv w:val="1"/>
      <w:marLeft w:val="0"/>
      <w:marRight w:val="0"/>
      <w:marTop w:val="0"/>
      <w:marBottom w:val="0"/>
      <w:divBdr>
        <w:top w:val="none" w:sz="0" w:space="0" w:color="auto"/>
        <w:left w:val="none" w:sz="0" w:space="0" w:color="auto"/>
        <w:bottom w:val="none" w:sz="0" w:space="0" w:color="auto"/>
        <w:right w:val="none" w:sz="0" w:space="0" w:color="auto"/>
      </w:divBdr>
    </w:div>
    <w:div w:id="164550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meshb.nlm.nih.gov/MeSHonDemand" TargetMode="External"/><Relationship Id="rId2" Type="http://schemas.openxmlformats.org/officeDocument/2006/relationships/hyperlink" Target="https://ejournal4.unud.ac.id/index.php/jati/en/panduanmenulis" TargetMode="External"/><Relationship Id="rId1" Type="http://schemas.openxmlformats.org/officeDocument/2006/relationships/hyperlink" Target="https://meshb.nlm.nih.gov/MeSHonDemand" TargetMode="External"/><Relationship Id="rId4" Type="http://schemas.openxmlformats.org/officeDocument/2006/relationships/hyperlink" Target="https://ejournal4.unud.ac.id/index.php/jati/en/panduanmenul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surgicalcasereports.springeropen.com/articles/10.1186/s40792-019-0588-7" TargetMode="Externa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4.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5.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surgicalcasereports.springeropen.com/articles/10.1186/s40792-019-0588-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AEBA4BD36740379B0348D42B77B459"/>
        <w:category>
          <w:name w:val="General"/>
          <w:gallery w:val="placeholder"/>
        </w:category>
        <w:types>
          <w:type w:val="bbPlcHdr"/>
        </w:types>
        <w:behaviors>
          <w:behavior w:val="content"/>
        </w:behaviors>
        <w:guid w:val="{C2B5BCBB-E78E-497E-A4E7-13E20841E89F}"/>
      </w:docPartPr>
      <w:docPartBody>
        <w:p w:rsidR="009D7318" w:rsidRDefault="009524EE" w:rsidP="009524EE">
          <w:pPr>
            <w:pStyle w:val="DFAEBA4BD36740379B0348D42B77B459"/>
          </w:pPr>
          <w:r w:rsidRPr="007B0C19">
            <w:rPr>
              <w:rStyle w:val="PlaceholderText"/>
            </w:rPr>
            <w:t>Click or tap here to enter text.</w:t>
          </w:r>
        </w:p>
      </w:docPartBody>
    </w:docPart>
    <w:docPart>
      <w:docPartPr>
        <w:name w:val="34201128DEA140FF906F19754B869205"/>
        <w:category>
          <w:name w:val="General"/>
          <w:gallery w:val="placeholder"/>
        </w:category>
        <w:types>
          <w:type w:val="bbPlcHdr"/>
        </w:types>
        <w:behaviors>
          <w:behavior w:val="content"/>
        </w:behaviors>
        <w:guid w:val="{2FE0419F-9D3C-416F-9854-475685DEEC17}"/>
      </w:docPartPr>
      <w:docPartBody>
        <w:p w:rsidR="001262C7" w:rsidRDefault="000421DE" w:rsidP="000421DE">
          <w:pPr>
            <w:pStyle w:val="34201128DEA140FF906F19754B869205"/>
          </w:pPr>
          <w:r w:rsidRPr="007B0C1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7E8"/>
    <w:rsid w:val="000421DE"/>
    <w:rsid w:val="00085CDF"/>
    <w:rsid w:val="001262C7"/>
    <w:rsid w:val="001F3B7A"/>
    <w:rsid w:val="002E2895"/>
    <w:rsid w:val="00300A88"/>
    <w:rsid w:val="00373ED7"/>
    <w:rsid w:val="00435035"/>
    <w:rsid w:val="004D193D"/>
    <w:rsid w:val="004E5141"/>
    <w:rsid w:val="00527630"/>
    <w:rsid w:val="0057686B"/>
    <w:rsid w:val="005B173D"/>
    <w:rsid w:val="005B1DC0"/>
    <w:rsid w:val="00630632"/>
    <w:rsid w:val="006E4F14"/>
    <w:rsid w:val="007F6863"/>
    <w:rsid w:val="00803F0B"/>
    <w:rsid w:val="008A0CD6"/>
    <w:rsid w:val="008D4B9A"/>
    <w:rsid w:val="008D7C1D"/>
    <w:rsid w:val="009524EE"/>
    <w:rsid w:val="009D7318"/>
    <w:rsid w:val="00AA21D0"/>
    <w:rsid w:val="00AE19EB"/>
    <w:rsid w:val="00B06431"/>
    <w:rsid w:val="00B94EB8"/>
    <w:rsid w:val="00BA6020"/>
    <w:rsid w:val="00C22241"/>
    <w:rsid w:val="00D214B0"/>
    <w:rsid w:val="00D50085"/>
    <w:rsid w:val="00D54933"/>
    <w:rsid w:val="00D759AB"/>
    <w:rsid w:val="00DD3FB5"/>
    <w:rsid w:val="00DF2994"/>
    <w:rsid w:val="00E31DA9"/>
    <w:rsid w:val="00E34E72"/>
    <w:rsid w:val="00E42F74"/>
    <w:rsid w:val="00ED3043"/>
    <w:rsid w:val="00EF213C"/>
    <w:rsid w:val="00F827E8"/>
    <w:rsid w:val="00F83E19"/>
    <w:rsid w:val="00FC5777"/>
    <w:rsid w:val="00FD46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21DE"/>
    <w:rPr>
      <w:color w:val="808080"/>
    </w:rPr>
  </w:style>
  <w:style w:type="paragraph" w:customStyle="1" w:styleId="DFAEBA4BD36740379B0348D42B77B459">
    <w:name w:val="DFAEBA4BD36740379B0348D42B77B459"/>
    <w:rsid w:val="009524EE"/>
  </w:style>
  <w:style w:type="paragraph" w:customStyle="1" w:styleId="34201128DEA140FF906F19754B869205">
    <w:name w:val="34201128DEA140FF906F19754B869205"/>
    <w:rsid w:val="000421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B743B-A0B0-4511-B29E-BE4C5EBD8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12</Pages>
  <Words>2203</Words>
  <Characters>13705</Characters>
  <Application>Microsoft Office Word</Application>
  <DocSecurity>0</DocSecurity>
  <Lines>28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25 Jurnal Anestesi dan Terapi Intensif | Published by Universitas Udayana</dc:creator>
  <cp:keywords/>
  <dc:description/>
  <cp:lastModifiedBy>Author</cp:lastModifiedBy>
  <cp:revision>518</cp:revision>
  <cp:lastPrinted>2025-07-28T13:35:00Z</cp:lastPrinted>
  <dcterms:created xsi:type="dcterms:W3CDTF">2025-04-06T10:46:00Z</dcterms:created>
  <dcterms:modified xsi:type="dcterms:W3CDTF">2025-10-18T13:54:00Z</dcterms:modified>
</cp:coreProperties>
</file>